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ICESa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However, ICESa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ICESat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7304EFAC" w14:textId="77777777" w:rsidR="00A828A6" w:rsidRPr="00A828A6" w:rsidRDefault="00F03A1D" w:rsidP="00893C99">
      <w:pPr>
        <w:keepNext/>
        <w:spacing w:line="360" w:lineRule="auto"/>
        <w:jc w:val="center"/>
        <w:rPr>
          <w:rFonts w:ascii="Times New Roman" w:hAnsi="Times New Roman" w:cs="Times New Roman"/>
          <w:color w:val="000000" w:themeColor="text1"/>
        </w:rPr>
      </w:pPr>
      <w:r w:rsidRPr="00A828A6">
        <w:rPr>
          <w:rFonts w:ascii="Times New Roman" w:hAnsi="Times New Roman" w:cs="Times New Roman"/>
          <w:noProof/>
          <w:color w:val="000000" w:themeColor="text1"/>
        </w:rPr>
        <w:lastRenderedPageBreak/>
        <w:drawing>
          <wp:inline distT="0" distB="0" distL="0" distR="0" wp14:anchorId="26214872" wp14:editId="77988E15">
            <wp:extent cx="5943600" cy="4592955"/>
            <wp:effectExtent l="0" t="0" r="0" b="0"/>
            <wp:docPr id="39708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081987" name="Picture 397081987"/>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9E6A309" w14:textId="7FC7BDCC" w:rsidR="00767262" w:rsidRPr="00893C99" w:rsidRDefault="00A828A6" w:rsidP="0077672A">
      <w:pPr>
        <w:pStyle w:val="Caption"/>
        <w:spacing w:line="360" w:lineRule="auto"/>
        <w:rPr>
          <w:rFonts w:ascii="Times New Roman" w:hAnsi="Times New Roman" w:cs="Times New Roman"/>
          <w:b/>
          <w:bCs/>
          <w:sz w:val="22"/>
          <w:szCs w:val="22"/>
          <w:u w:val="single"/>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00893C99" w:rsidRPr="00893C99">
        <w:rPr>
          <w:rFonts w:ascii="Times New Roman" w:hAnsi="Times New Roman" w:cs="Times New Roman"/>
          <w:noProof/>
          <w:sz w:val="22"/>
          <w:szCs w:val="22"/>
        </w:rPr>
        <w:t>1</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w:t>
      </w:r>
      <w:r w:rsidRPr="00893C99">
        <w:rPr>
          <w:rFonts w:ascii="Times New Roman" w:hAnsi="Times New Roman" w:cs="Times New Roman"/>
          <w:sz w:val="22"/>
          <w:szCs w:val="22"/>
        </w:rPr>
        <w:t>Study area in North Carolina. Polygons indicate boundaries of USGS 3D Elevation</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Program ALS projects collected in response to Hurricane Florence. Projects were flown in late</w:t>
      </w:r>
      <w:r w:rsidR="0077672A" w:rsidRPr="00893C99">
        <w:rPr>
          <w:rFonts w:ascii="Times New Roman" w:hAnsi="Times New Roman" w:cs="Times New Roman"/>
          <w:sz w:val="22"/>
          <w:szCs w:val="22"/>
        </w:rPr>
        <w:t xml:space="preserve"> </w:t>
      </w:r>
      <w:r w:rsidRPr="00893C99">
        <w:rPr>
          <w:rFonts w:ascii="Times New Roman" w:hAnsi="Times New Roman" w:cs="Times New Roman"/>
          <w:sz w:val="22"/>
          <w:szCs w:val="22"/>
        </w:rPr>
        <w:t>2019 and early</w:t>
      </w:r>
      <w:r w:rsidR="0077672A" w:rsidRPr="00893C99">
        <w:rPr>
          <w:rFonts w:ascii="Times New Roman" w:hAnsi="Times New Roman" w:cs="Times New Roman"/>
          <w:sz w:val="22"/>
          <w:szCs w:val="22"/>
        </w:rPr>
        <w:t xml:space="preserve"> 2020.</w:t>
      </w:r>
    </w:p>
    <w:p w14:paraId="01A42B60" w14:textId="6DC2A836" w:rsidR="00CD5EF3" w:rsidRPr="003A4DA3" w:rsidRDefault="00767262" w:rsidP="0077672A">
      <w:pPr>
        <w:spacing w:line="360" w:lineRule="auto"/>
        <w:rPr>
          <w:rFonts w:ascii="Times New Roman" w:hAnsi="Times New Roman" w:cs="Times New Roman"/>
        </w:rPr>
      </w:pPr>
      <w:r w:rsidRPr="00A828A6">
        <w:rPr>
          <w:rFonts w:ascii="Times New Roman" w:hAnsi="Times New Roman" w:cs="Times New Roman"/>
        </w:rPr>
        <w:tab/>
        <w:t xml:space="preserve">The study area was selected for several factors. Repeat coverage by ICESat-2 is unlikely at the stand or plantation scale, </w:t>
      </w:r>
      <w:r w:rsidR="00CD5EF3" w:rsidRPr="00A828A6">
        <w:rPr>
          <w:rFonts w:ascii="Times New Roman" w:hAnsi="Times New Roman" w:cs="Times New Roman"/>
        </w:rPr>
        <w:t>and the collection of data to validate ATL08 canopy height estimations can be financially</w:t>
      </w:r>
      <w:r w:rsidR="00CD5EF3">
        <w:rPr>
          <w:rFonts w:ascii="Times New Roman" w:hAnsi="Times New Roman" w:cs="Times New Roman"/>
        </w:rPr>
        <w:t xml:space="preserve">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02786A" w:rsidRPr="0002786A">
        <w:rPr>
          <w:rFonts w:ascii="Times New Roman" w:hAnsi="Times New Roman" w:cs="Times New Roman"/>
        </w:rPr>
        <w:t xml:space="preserve">27.3 </w:t>
      </w:r>
      <w:r w:rsidR="004B4B11" w:rsidRPr="0002786A">
        <w:rPr>
          <w:rFonts w:ascii="Times New Roman" w:hAnsi="Times New Roman" w:cs="Times New Roman"/>
        </w:rPr>
        <w:t xml:space="preserve">meters and an average slope of </w:t>
      </w:r>
      <w:r w:rsidR="0002786A" w:rsidRPr="0002786A">
        <w:rPr>
          <w:rFonts w:ascii="Times New Roman" w:hAnsi="Times New Roman" w:cs="Times New Roman"/>
        </w:rPr>
        <w:t xml:space="preserve">0.89 </w:t>
      </w:r>
      <w:r w:rsidR="004B4B11" w:rsidRPr="0002786A">
        <w:rPr>
          <w:rFonts w:ascii="Times New Roman" w:hAnsi="Times New Roman" w:cs="Times New Roman"/>
        </w:rPr>
        <w:t>degrees</w:t>
      </w:r>
      <w:r w:rsidR="00BE25D8" w:rsidRPr="0002786A">
        <w:rPr>
          <w:rFonts w:ascii="Times New Roman" w:hAnsi="Times New Roman" w:cs="Times New Roman"/>
        </w:rPr>
        <w:t xml:space="preserve"> </w:t>
      </w:r>
      <w:r w:rsidR="004C6C77">
        <w:rPr>
          <w:rFonts w:ascii="Times New Roman" w:hAnsi="Times New Roman" w:cs="Times New Roman"/>
        </w:rPr>
        <w:fldChar w:fldCharType="begin"/>
      </w:r>
      <w:r w:rsidR="004C6C77">
        <w:rPr>
          <w:rFonts w:ascii="Times New Roman" w:hAnsi="Times New Roman" w:cs="Times New Roman"/>
        </w:rPr>
        <w:instrText xml:space="preserve"> ADDIN ZOTERO_ITEM CSL_CITATION {"citationID":"Tm1TBgcf","properties":{"formattedCitation":"(LANDFIRE, Earth Resources Observation and Science Center (EROS), U.S. Geological Survey, 2022a, 2022b)","plainCitation":"(LANDFIRE, Earth Resources Observation and Science Center (EROS), U.S. Geological Survey, 2022a, 2022b)","noteIndex":0},"citationItems":[{"id":481,"uris":["http://zotero.org/users/16907877/items/JF2L5LV8"],"itemData":{"id":481,"type":"dataset","event-place":"Sioux Falls, SD","genre":"raster digital data","publisher-place":"Sioux Falls, SD","title":"LANDFIRE 2020 Aspect (Asp) CONUS","URL":"https://www.landfire.gov","version":"LF 2020","author":[{"literal":"LANDFIRE, Earth Resources Observation and Science Center (EROS), U.S. Geological Survey"}],"issued":{"date-parts":[["2022",1,31]]},"citation-key":"landfireearthresourcesobservationandsciencecentererosu.s.geologicalsurveyLANDFIRE2020Aspect2022"}},{"id":480,"uris":["http://zotero.org/users/16907877/items/UW5P9GCN"],"itemData":{"id":480,"type":"dataset","event-place":"Sioux Falls, SD","genre":"raster digital data","publisher-place":"Sioux Falls, SD","title":"LANDFIRE 2020 Elevation (Elev) CONUS","URL":"https://www.landfire.gov","version":"LF 2020","author":[{"literal":"LANDFIRE, Earth Resources Observation and Science Center (EROS), U.S. Geological Survey"}],"issued":{"date-parts":[["2022",1,31]]},"citation-key":"landfireearthresourcesobservationandsciencecentererosu.s.geologicalsurveyLANDFIRE2020Elevation2022"}}],"schema":"https://github.com/citation-style-language/schema/raw/master/csl-citation.json"} </w:instrText>
      </w:r>
      <w:r w:rsidR="004C6C77">
        <w:rPr>
          <w:rFonts w:ascii="Times New Roman" w:hAnsi="Times New Roman" w:cs="Times New Roman"/>
        </w:rPr>
        <w:fldChar w:fldCharType="separate"/>
      </w:r>
      <w:r w:rsidR="004C6C77" w:rsidRPr="004C6C77">
        <w:rPr>
          <w:rFonts w:ascii="Times New Roman" w:hAnsi="Times New Roman" w:cs="Times New Roman"/>
        </w:rPr>
        <w:t>(LANDFIRE, Earth Resources Observation and Science Center (EROS), U.S. Geological Survey, 2022a, 2022b)</w:t>
      </w:r>
      <w:r w:rsidR="004C6C77">
        <w:rPr>
          <w:rFonts w:ascii="Times New Roman" w:hAnsi="Times New Roman" w:cs="Times New Roman"/>
        </w:rPr>
        <w:fldChar w:fldCharType="end"/>
      </w:r>
      <w:r w:rsidR="004B4B11" w:rsidRPr="0002786A">
        <w:rPr>
          <w:rFonts w:ascii="Times New Roman" w:hAnsi="Times New Roman" w:cs="Times New Roman"/>
        </w:rPr>
        <w:t xml:space="preserve">. </w:t>
      </w:r>
      <w:r w:rsidR="004B4B11">
        <w:rPr>
          <w:rFonts w:ascii="Times New Roman" w:hAnsi="Times New Roman" w:cs="Times New Roman"/>
        </w:rPr>
        <w:t>As of 2023, the National Land Cover Database characterizes the study area as predominantly Woody Wetlands</w:t>
      </w:r>
      <w:r w:rsidR="00AA44DC">
        <w:rPr>
          <w:rFonts w:ascii="Times New Roman" w:hAnsi="Times New Roman" w:cs="Times New Roman"/>
        </w:rPr>
        <w:t xml:space="preserve"> (29%)</w:t>
      </w:r>
      <w:r w:rsidR="004B4B11">
        <w:rPr>
          <w:rFonts w:ascii="Times New Roman" w:hAnsi="Times New Roman" w:cs="Times New Roman"/>
        </w:rPr>
        <w:t xml:space="preserve">, Cultivated Crops </w:t>
      </w:r>
      <w:r w:rsidR="00AA44DC">
        <w:rPr>
          <w:rFonts w:ascii="Times New Roman" w:hAnsi="Times New Roman" w:cs="Times New Roman"/>
        </w:rPr>
        <w:t xml:space="preserve">(26%), </w:t>
      </w:r>
      <w:r w:rsidR="004B4B11">
        <w:rPr>
          <w:rFonts w:ascii="Times New Roman" w:hAnsi="Times New Roman" w:cs="Times New Roman"/>
        </w:rPr>
        <w:t xml:space="preserve">and Evergreen </w:t>
      </w:r>
      <w:r w:rsidR="004B4B11">
        <w:rPr>
          <w:rFonts w:ascii="Times New Roman" w:hAnsi="Times New Roman" w:cs="Times New Roman"/>
        </w:rPr>
        <w:lastRenderedPageBreak/>
        <w:t>Forest</w:t>
      </w:r>
      <w:r w:rsidR="00AA44DC">
        <w:rPr>
          <w:rFonts w:ascii="Times New Roman" w:hAnsi="Times New Roman" w:cs="Times New Roman"/>
        </w:rPr>
        <w:t xml:space="preserve"> (42%).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3080C870" w:rsidR="00820944" w:rsidRPr="00477C5B" w:rsidRDefault="0020091A" w:rsidP="00866F9A">
      <w:pPr>
        <w:spacing w:line="360" w:lineRule="auto"/>
        <w:rPr>
          <w:rFonts w:ascii="Times New Roman" w:hAnsi="Times New Roman" w:cs="Times New Roman"/>
        </w:rPr>
      </w:pPr>
      <w:r>
        <w:rPr>
          <w:rFonts w:ascii="Times New Roman" w:hAnsi="Times New Roman" w:cs="Times New Roman"/>
        </w:rPr>
        <w:tab/>
      </w:r>
      <w:r w:rsidR="00866F9A">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sidR="00866F9A">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63FD49D9"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vegetated 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AA44DC" w:rsidRPr="00AA44DC">
        <w:rPr>
          <w:rFonts w:ascii="Times New Roman" w:hAnsi="Times New Roman" w:cs="Times New Roman"/>
          <w:b/>
          <w:bCs/>
          <w:highlight w:val="cyan"/>
          <w:u w:val="single"/>
        </w:rPr>
        <w:t>August 10,</w:t>
      </w:r>
      <w:r w:rsidR="00607BD8" w:rsidRPr="00607BD8">
        <w:rPr>
          <w:rFonts w:ascii="Times New Roman" w:hAnsi="Times New Roman" w:cs="Times New Roman"/>
        </w:rPr>
        <w:t xml:space="preserve">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AA44DC">
        <w:rPr>
          <w:rFonts w:ascii="Times New Roman" w:hAnsi="Times New Roman" w:cs="Times New Roman"/>
        </w:rPr>
        <w:t xml:space="preserve">3.13.5 </w:t>
      </w:r>
      <w:r w:rsidR="00607BD8">
        <w:rPr>
          <w:rFonts w:ascii="Times New Roman" w:hAnsi="Times New Roman" w:cs="Times New Roman"/>
        </w:rPr>
        <w:t xml:space="preserve">to stream the 3DEP data from the Entwine Point Tiles format during data processing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QKm1Hx2L","properties":{"formattedCitation":"(Rossum and Drake, 2010)","plainCitation":"(Rossum and Drake, 2010)","noteIndex":0},"citationItems":[{"id":482,"uris":["http://zotero.org/users/16907877/items/JQCJ3EVL"],"itemData":{"id":482,"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Rossum and Drake, 2010</w:t>
      </w:r>
      <w:r w:rsidR="0073378C">
        <w:rPr>
          <w:rFonts w:ascii="Times New Roman" w:hAnsi="Times New Roman" w:cs="Times New Roman"/>
        </w:rPr>
        <w:t>; see code appendix</w:t>
      </w:r>
      <w:r w:rsidR="0073378C" w:rsidRPr="0073378C">
        <w:rPr>
          <w:rFonts w:ascii="Times New Roman" w:hAnsi="Times New Roman" w:cs="Times New Roman"/>
        </w:rPr>
        <w:t>)</w:t>
      </w:r>
      <w:r w:rsidR="0073378C">
        <w:rPr>
          <w:rFonts w:ascii="Times New Roman" w:hAnsi="Times New Roman" w:cs="Times New Roman"/>
        </w:rPr>
        <w:fldChar w:fldCharType="end"/>
      </w:r>
      <w:r w:rsidR="0073378C">
        <w:rPr>
          <w:rFonts w:ascii="Times New Roman" w:hAnsi="Times New Roman" w:cs="Times New Roman"/>
        </w:rPr>
        <w:t>.</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w:t>
      </w:r>
      <w:r w:rsidR="00686B3E">
        <w:rPr>
          <w:rFonts w:ascii="Times New Roman" w:hAnsi="Times New Roman" w:cs="Times New Roman"/>
        </w:rPr>
        <w:lastRenderedPageBreak/>
        <w:t xml:space="preserve">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5F0EF10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Land Cover for the Conterminous U.S was downloaded for</w:t>
      </w:r>
      <w:r w:rsidR="0073378C">
        <w:rPr>
          <w:rFonts w:ascii="Times New Roman" w:hAnsi="Times New Roman" w:cs="Times New Roman"/>
        </w:rPr>
        <w:t xml:space="preserve"> </w:t>
      </w:r>
      <w:r w:rsidR="0073378C" w:rsidRPr="0073378C">
        <w:rPr>
          <w:rFonts w:ascii="Times New Roman" w:hAnsi="Times New Roman" w:cs="Times New Roman"/>
        </w:rPr>
        <w:t>2023,</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r w:rsidR="0073378C">
        <w:rPr>
          <w:rFonts w:ascii="Times New Roman" w:hAnsi="Times New Roman" w:cs="Times New Roman"/>
        </w:rPr>
        <w:t xml:space="preserve">Though using land cover data from 2023 yields a 1-year </w:t>
      </w:r>
      <w:r w:rsidR="0073378C">
        <w:rPr>
          <w:rFonts w:ascii="Times New Roman" w:hAnsi="Times New Roman" w:cs="Times New Roman"/>
        </w:rPr>
        <w:lastRenderedPageBreak/>
        <w:t>discrepancy with ATL08 data, which extends from 2018 to 2024, this year was chosen for consistency with the most recent year of disturbance data, 2023.</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etc),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7CA09CE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73378C">
        <w:rPr>
          <w:rFonts w:ascii="Times New Roman" w:hAnsi="Times New Roman" w:cs="Times New Roman"/>
        </w:rPr>
        <w:fldChar w:fldCharType="begin"/>
      </w:r>
      <w:r w:rsidR="0073378C">
        <w:rPr>
          <w:rFonts w:ascii="Times New Roman" w:hAnsi="Times New Roman" w:cs="Times New Roman"/>
        </w:rPr>
        <w:instrText xml:space="preserve"> ADDIN ZOTERO_ITEM CSL_CITATION {"citationID":"AtZIIpq5","properties":{"formattedCitation":"(Jordahl et al., 2020)","plainCitation":"(Jordahl et al., 2020)","noteIndex":0},"citationItems":[{"id":484,"uris":["http://zotero.org/users/16907877/items/DPPRW8PY"],"itemData":{"id":484,"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10]]},"issued":{"date-parts":[["2020",7,15]]},"citation-key":"jordahlGeopandasGeopandasV0812020a"}}],"schema":"https://github.com/citation-style-language/schema/raw/master/csl-citation.json"} </w:instrText>
      </w:r>
      <w:r w:rsidR="0073378C">
        <w:rPr>
          <w:rFonts w:ascii="Times New Roman" w:hAnsi="Times New Roman" w:cs="Times New Roman"/>
        </w:rPr>
        <w:fldChar w:fldCharType="separate"/>
      </w:r>
      <w:r w:rsidR="0073378C" w:rsidRPr="0073378C">
        <w:rPr>
          <w:rFonts w:ascii="Times New Roman" w:hAnsi="Times New Roman" w:cs="Times New Roman"/>
        </w:rPr>
        <w:t>(Jordahl et al., 2020)</w:t>
      </w:r>
      <w:r w:rsidR="0073378C">
        <w:rPr>
          <w:rFonts w:ascii="Times New Roman" w:hAnsi="Times New Roman" w:cs="Times New Roman"/>
        </w:rPr>
        <w:fldChar w:fldCharType="end"/>
      </w:r>
      <w:r w:rsidR="0073378C">
        <w:rPr>
          <w:rFonts w:ascii="Times New Roman" w:hAnsi="Times New Roman" w:cs="Times New Roman"/>
        </w:rPr>
        <w:t xml:space="preserve">, </w:t>
      </w:r>
      <w:r w:rsidR="00FF18DE">
        <w:rPr>
          <w:rFonts w:ascii="Times New Roman" w:hAnsi="Times New Roman" w:cs="Times New Roman"/>
        </w:rPr>
        <w:t xml:space="preserve">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62475535"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73378C">
        <w:rPr>
          <w:rFonts w:ascii="Times New Roman" w:hAnsi="Times New Roman" w:cs="Times New Roman"/>
        </w:rPr>
        <w:t xml:space="preserve">39.42 </w:t>
      </w:r>
      <w:r w:rsidR="00D71952">
        <w:rPr>
          <w:rFonts w:ascii="Times New Roman" w:hAnsi="Times New Roman" w:cs="Times New Roman"/>
        </w:rPr>
        <w:t xml:space="preserve">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segments with a multiple scattering warning flag greater than zero or a cloud confidence flag greater than one were removed to mitigate atmospheric interference. </w:t>
      </w:r>
    </w:p>
    <w:p w14:paraId="6C644425" w14:textId="2EC27150" w:rsidR="00A07C10" w:rsidRPr="00D71952"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w:t>
      </w:r>
      <w:r w:rsidR="009E0D36">
        <w:rPr>
          <w:rFonts w:ascii="Times New Roman" w:hAnsi="Times New Roman" w:cs="Times New Roman"/>
        </w:rPr>
        <w:lastRenderedPageBreak/>
        <w:t xml:space="preserve">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1C3F4124" w14:textId="5BA911C6" w:rsidR="00F40833" w:rsidRPr="00CD5EF3" w:rsidRDefault="00F40833" w:rsidP="00F4083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2</w:t>
      </w:r>
      <w:r w:rsidRPr="00CD5EF3">
        <w:rPr>
          <w:rFonts w:ascii="Times New Roman" w:hAnsi="Times New Roman" w:cs="Times New Roman"/>
          <w:b/>
          <w:bCs/>
          <w:color w:val="000000" w:themeColor="text1"/>
          <w:highlight w:val="cyan"/>
          <w:u w:val="single"/>
        </w:rPr>
        <w:t xml:space="preserve"> map</w:t>
      </w:r>
      <w:r>
        <w:rPr>
          <w:rFonts w:ascii="Times New Roman" w:hAnsi="Times New Roman" w:cs="Times New Roman"/>
          <w:b/>
          <w:bCs/>
          <w:color w:val="000000" w:themeColor="text1"/>
          <w:u w:val="single"/>
        </w:rPr>
        <w:t xml:space="preserve"> of ATL08 tracks</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F03A1D">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r w:rsidR="00AE612B" w:rsidRPr="00AE612B">
        <w:rPr>
          <w:rFonts w:ascii="Times New Roman" w:hAnsi="Times New Roman" w:cs="Times New Roman"/>
          <w:highlight w:val="cyan"/>
          <w:lang w:val="fr-FR"/>
        </w:rPr>
        <w:t>see appendix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r w:rsidR="00D9641E">
        <w:rPr>
          <w:rFonts w:ascii="Times New Roman" w:hAnsi="Times New Roman" w:cs="Times New Roman"/>
          <w:i/>
          <w:iCs/>
        </w:rPr>
        <w:t xml:space="preserve">filters.smrf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r w:rsidR="00D9641E">
        <w:rPr>
          <w:rFonts w:ascii="Times New Roman" w:hAnsi="Times New Roman" w:cs="Times New Roman"/>
          <w:i/>
          <w:iCs/>
        </w:rPr>
        <w:t xml:space="preserve">filters.hag_nn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5ED2CD5D" w14:textId="77777777" w:rsidR="00893C99" w:rsidRDefault="00893C99" w:rsidP="00893C99">
      <w:pPr>
        <w:keepNext/>
        <w:spacing w:line="360" w:lineRule="auto"/>
        <w:jc w:val="center"/>
      </w:pPr>
      <w:r>
        <w:rPr>
          <w:rFonts w:ascii="Times New Roman" w:hAnsi="Times New Roman" w:cs="Times New Roman"/>
          <w:noProof/>
        </w:rPr>
        <w:lastRenderedPageBreak/>
        <w:drawing>
          <wp:inline distT="0" distB="0" distL="0" distR="0" wp14:anchorId="4462B6FB" wp14:editId="75090DBA">
            <wp:extent cx="5943600" cy="5991225"/>
            <wp:effectExtent l="0" t="0" r="0" b="9525"/>
            <wp:docPr id="1437822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032" name="Picture 143782203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91225"/>
                    </a:xfrm>
                    <a:prstGeom prst="rect">
                      <a:avLst/>
                    </a:prstGeom>
                  </pic:spPr>
                </pic:pic>
              </a:graphicData>
            </a:graphic>
          </wp:inline>
        </w:drawing>
      </w:r>
    </w:p>
    <w:p w14:paraId="19513D3D" w14:textId="76B653D5" w:rsidR="00893C99" w:rsidRPr="00893C99" w:rsidRDefault="00893C99" w:rsidP="00893C99">
      <w:pPr>
        <w:pStyle w:val="Caption"/>
        <w:spacing w:line="360" w:lineRule="auto"/>
        <w:rPr>
          <w:rFonts w:ascii="Times New Roman" w:hAnsi="Times New Roman" w:cs="Times New Roman"/>
          <w:sz w:val="22"/>
          <w:szCs w:val="22"/>
        </w:rPr>
      </w:pPr>
      <w:r w:rsidRPr="00893C99">
        <w:rPr>
          <w:rFonts w:ascii="Times New Roman" w:hAnsi="Times New Roman" w:cs="Times New Roman"/>
          <w:sz w:val="22"/>
          <w:szCs w:val="22"/>
        </w:rPr>
        <w:t xml:space="preserve">Figure </w:t>
      </w:r>
      <w:r w:rsidRPr="00893C99">
        <w:rPr>
          <w:rFonts w:ascii="Times New Roman" w:hAnsi="Times New Roman" w:cs="Times New Roman"/>
          <w:sz w:val="22"/>
          <w:szCs w:val="22"/>
        </w:rPr>
        <w:fldChar w:fldCharType="begin"/>
      </w:r>
      <w:r w:rsidRPr="00893C99">
        <w:rPr>
          <w:rFonts w:ascii="Times New Roman" w:hAnsi="Times New Roman" w:cs="Times New Roman"/>
          <w:sz w:val="22"/>
          <w:szCs w:val="22"/>
        </w:rPr>
        <w:instrText xml:space="preserve"> SEQ Figure \* ARABIC </w:instrText>
      </w:r>
      <w:r w:rsidRPr="00893C99">
        <w:rPr>
          <w:rFonts w:ascii="Times New Roman" w:hAnsi="Times New Roman" w:cs="Times New Roman"/>
          <w:sz w:val="22"/>
          <w:szCs w:val="22"/>
        </w:rPr>
        <w:fldChar w:fldCharType="separate"/>
      </w:r>
      <w:r w:rsidRPr="00893C99">
        <w:rPr>
          <w:rFonts w:ascii="Times New Roman" w:hAnsi="Times New Roman" w:cs="Times New Roman"/>
          <w:noProof/>
          <w:sz w:val="22"/>
          <w:szCs w:val="22"/>
        </w:rPr>
        <w:t>2</w:t>
      </w:r>
      <w:r w:rsidRPr="00893C99">
        <w:rPr>
          <w:rFonts w:ascii="Times New Roman" w:hAnsi="Times New Roman" w:cs="Times New Roman"/>
          <w:sz w:val="22"/>
          <w:szCs w:val="22"/>
        </w:rPr>
        <w:fldChar w:fldCharType="end"/>
      </w:r>
      <w:r w:rsidRPr="00893C99">
        <w:rPr>
          <w:rFonts w:ascii="Times New Roman" w:hAnsi="Times New Roman" w:cs="Times New Roman"/>
          <w:sz w:val="22"/>
          <w:szCs w:val="22"/>
        </w:rPr>
        <w:t xml:space="preserve">: Python workflow for extracting ALS data within ATL08 polygons. </w:t>
      </w:r>
    </w:p>
    <w:p w14:paraId="322C1FCC" w14:textId="59EC2E7C" w:rsidR="00650FD3" w:rsidRDefault="00AB4B9B"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u w:val="single"/>
        </w:rPr>
        <w:t>4 of ALS crop</w:t>
      </w:r>
    </w:p>
    <w:p w14:paraId="4406AC39" w14:textId="42357D61"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DataFram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w:t>
      </w:r>
      <w:r w:rsidR="00336F0F">
        <w:rPr>
          <w:rFonts w:ascii="Times New Roman" w:hAnsi="Times New Roman" w:cs="Times New Roman"/>
          <w:b/>
          <w:bCs/>
          <w:highlight w:val="cyan"/>
          <w:u w:val="single"/>
        </w:rPr>
        <w:t>39.42</w:t>
      </w:r>
      <w:r w:rsidR="005B617F" w:rsidRPr="005B617F">
        <w:rPr>
          <w:rFonts w:ascii="Times New Roman" w:hAnsi="Times New Roman" w:cs="Times New Roman"/>
          <w:b/>
          <w:bCs/>
          <w:highlight w:val="cyan"/>
          <w:u w:val="single"/>
        </w:rPr>
        <w:t>)</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w:t>
      </w:r>
      <w:r w:rsidR="005B617F">
        <w:rPr>
          <w:rFonts w:ascii="Times New Roman" w:hAnsi="Times New Roman" w:cs="Times New Roman"/>
        </w:rPr>
        <w:lastRenderedPageBreak/>
        <w:t xml:space="preserve">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This DataFram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 xml:space="preserve">more than one ALS project </w:t>
      </w:r>
      <w:r w:rsidRPr="00AB4B9B">
        <w:rPr>
          <w:rFonts w:ascii="Times New Roman" w:hAnsi="Times New Roman" w:cs="Times New Roman"/>
          <w:highlight w:val="cyan"/>
        </w:rPr>
        <w:t>(Figure)</w:t>
      </w:r>
    </w:p>
    <w:p w14:paraId="1F8514F3" w14:textId="0FBAA536" w:rsidR="00AB4B9B" w:rsidRDefault="00AB4B9B" w:rsidP="00595E0E">
      <w:pPr>
        <w:spacing w:line="360" w:lineRule="auto"/>
        <w:rPr>
          <w:rFonts w:ascii="Times New Roman" w:hAnsi="Times New Roman" w:cs="Times New Roman"/>
          <w:b/>
          <w:bCs/>
          <w:color w:val="000000" w:themeColor="text1"/>
          <w:u w:val="single"/>
        </w:rPr>
      </w:pPr>
      <w:r w:rsidRPr="005F14E3">
        <w:rPr>
          <w:rFonts w:ascii="Times New Roman" w:hAnsi="Times New Roman" w:cs="Times New Roman"/>
          <w:b/>
          <w:bCs/>
          <w:color w:val="000000" w:themeColor="text1"/>
          <w:highlight w:val="cyan"/>
          <w:u w:val="single"/>
        </w:rPr>
        <w:t>Figure 5 of ALS overlap</w:t>
      </w:r>
    </w:p>
    <w:p w14:paraId="4C4E1108" w14:textId="77777777" w:rsidR="00AB4B9B" w:rsidRDefault="00AB4B9B"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1F2DBC34"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FB1344" w:rsidRPr="00FB1344">
        <w:rPr>
          <w:rFonts w:ascii="Times New Roman" w:hAnsi="Times New Roman" w:cs="Times New Roman"/>
          <w:b/>
          <w:bCs/>
          <w:color w:val="000000" w:themeColor="text1"/>
          <w:highlight w:val="cyan"/>
          <w:u w:val="single"/>
        </w:rPr>
        <w:t>(working set</w:t>
      </w:r>
      <w:r w:rsidR="00FB1344" w:rsidRPr="00FB1344">
        <w:rPr>
          <w:rFonts w:ascii="Times New Roman" w:hAnsi="Times New Roman" w:cs="Times New Roman"/>
          <w:b/>
          <w:bCs/>
          <w:i/>
          <w:iCs/>
          <w:color w:val="000000" w:themeColor="text1"/>
          <w:highlight w:val="cyan"/>
        </w:rPr>
        <w:t>)</w:t>
      </w:r>
      <w:r w:rsidR="00FB1344">
        <w:rPr>
          <w:rFonts w:ascii="Times New Roman" w:hAnsi="Times New Roman" w:cs="Times New Roman"/>
          <w:color w:val="000000" w:themeColor="text1"/>
        </w:rPr>
        <w:t xml:space="preserve"> of ATL08 segments. 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7811599B" w:rsidR="00D15D9E" w:rsidRDefault="00D15D9E" w:rsidP="00D15D9E">
      <w:pPr>
        <w:spacing w:line="360" w:lineRule="auto"/>
        <w:rPr>
          <w:rFonts w:ascii="Times New Roman" w:hAnsi="Times New Roman" w:cs="Times New Roman"/>
        </w:rPr>
      </w:pPr>
      <w:r>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Pr>
          <w:rFonts w:ascii="Times New Roman" w:hAnsi="Times New Roman" w:cs="Times New Roman"/>
        </w:rPr>
        <w:fldChar w:fldCharType="begin"/>
      </w:r>
      <w:r>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Pr>
          <w:rFonts w:ascii="Times New Roman" w:hAnsi="Times New Roman" w:cs="Times New Roman"/>
        </w:rPr>
        <w:fldChar w:fldCharType="separate"/>
      </w:r>
      <w:r w:rsidRPr="00D15D9E">
        <w:rPr>
          <w:rFonts w:ascii="Times New Roman" w:hAnsi="Times New Roman" w:cs="Times New Roman"/>
        </w:rPr>
        <w:t>(Radtke, 2025)</w:t>
      </w:r>
      <w:r>
        <w:rPr>
          <w:rFonts w:ascii="Times New Roman" w:hAnsi="Times New Roman" w:cs="Times New Roman"/>
        </w:rPr>
        <w:fldChar w:fldCharType="end"/>
      </w:r>
      <w:r>
        <w:rPr>
          <w:rFonts w:ascii="Times New Roman" w:hAnsi="Times New Roman" w:cs="Times New Roman"/>
        </w:rPr>
        <w:t xml:space="preserve">. North Carolina FIA remeasurement plots were accessed using a custom R script </w:t>
      </w:r>
      <w:r w:rsidRPr="00D15D9E">
        <w:rPr>
          <w:rFonts w:ascii="Times New Roman" w:hAnsi="Times New Roman" w:cs="Times New Roman"/>
          <w:b/>
          <w:bCs/>
          <w:highlight w:val="cyan"/>
          <w:u w:val="single"/>
        </w:rPr>
        <w:t>(see code appendix)</w:t>
      </w:r>
      <w:r>
        <w:rPr>
          <w:rFonts w:ascii="Times New Roman" w:hAnsi="Times New Roman" w:cs="Times New Roman"/>
          <w:b/>
          <w:bCs/>
          <w:u w:val="single"/>
        </w:rPr>
        <w:t>.</w:t>
      </w:r>
      <w:r>
        <w:rPr>
          <w:rFonts w:ascii="Times New Roman" w:hAnsi="Times New Roman" w:cs="Times New Roman"/>
          <w:b/>
          <w:bCs/>
        </w:rPr>
        <w:t xml:space="preserve"> </w:t>
      </w:r>
      <w:r>
        <w:rPr>
          <w:rFonts w:ascii="Times New Roman" w:hAnsi="Times New Roman" w:cs="Times New Roman"/>
        </w:rPr>
        <w:t xml:space="preserve">This script </w:t>
      </w:r>
      <w:r w:rsidR="005F14E3">
        <w:rPr>
          <w:rFonts w:ascii="Times New Roman" w:hAnsi="Times New Roman" w:cs="Times New Roman"/>
        </w:rPr>
        <w:t xml:space="preserve">selected only remeasurement plots in the FIA evaluation group 372023, corresponding to plots in North Carolina (state code 37) remeasured during 2023. These plots were further subset to select only those from the 40 counties within the study area using county code attributes </w:t>
      </w:r>
      <w:r w:rsidR="005F14E3" w:rsidRPr="005F14E3">
        <w:rPr>
          <w:rFonts w:ascii="Times New Roman" w:hAnsi="Times New Roman" w:cs="Times New Roman"/>
          <w:b/>
          <w:bCs/>
          <w:highlight w:val="cyan"/>
          <w:u w:val="single"/>
        </w:rPr>
        <w:t>(see figure)</w:t>
      </w:r>
      <w:r w:rsidR="005F14E3" w:rsidRPr="005F14E3">
        <w:rPr>
          <w:rFonts w:ascii="Times New Roman" w:hAnsi="Times New Roman" w:cs="Times New Roman"/>
          <w:highlight w:val="cyan"/>
        </w:rPr>
        <w:t>.</w:t>
      </w:r>
      <w:r w:rsidR="005F14E3">
        <w:rPr>
          <w:rFonts w:ascii="Times New Roman" w:hAnsi="Times New Roman" w:cs="Times New Roman"/>
        </w:rPr>
        <w:t xml:space="preserve"> </w:t>
      </w:r>
    </w:p>
    <w:p w14:paraId="2D3A7128" w14:textId="5A4E8CCE" w:rsidR="005F14E3" w:rsidRDefault="005F14E3" w:rsidP="005F14E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sidRPr="005F14E3">
        <w:rPr>
          <w:rFonts w:ascii="Times New Roman" w:hAnsi="Times New Roman" w:cs="Times New Roman"/>
          <w:b/>
          <w:bCs/>
          <w:color w:val="000000" w:themeColor="text1"/>
          <w:highlight w:val="cyan"/>
          <w:u w:val="single"/>
        </w:rPr>
        <w:t>6 of study area counties</w:t>
      </w:r>
    </w:p>
    <w:p w14:paraId="47F8A2AC" w14:textId="5B1A49FF"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Unique plot sequence numbers were extracted from FIA plots within the study area counties. For these sequence numbers, the plot, condition, and tree tables were extracted from the North Carolina FIADB. These tables were joined into an R dataframe to provide </w:t>
      </w:r>
      <w:r>
        <w:rPr>
          <w:rFonts w:ascii="Times New Roman" w:hAnsi="Times New Roman" w:cs="Times New Roman"/>
          <w:i/>
          <w:iCs/>
        </w:rPr>
        <w:t xml:space="preserve">current </w:t>
      </w:r>
      <w:r>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lastRenderedPageBreak/>
        <w:tab/>
        <w:t xml:space="preserve">The current record of a remeasurement plot was matched to the record of the previous inventory using the previous plot sequence number. For these previous sequence numbers, the sample plot, condition, and tree data records were gathered from the FIADB. These tables were joined into an R datafram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07AF767B"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Current and historical measurements were joined by matching state, survey unit, county, plot, subplot, and species-specific individual tree records. This provided a single R dataframe of individual tree growth data on FIA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56D93014"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version </w:t>
      </w:r>
      <w:r w:rsidR="00817346" w:rsidRPr="00817346">
        <w:rPr>
          <w:rFonts w:ascii="Times New Roman" w:hAnsi="Times New Roman" w:cs="Times New Roman"/>
          <w:b/>
          <w:bCs/>
          <w:highlight w:val="cyan"/>
          <w:u w:val="single"/>
        </w:rPr>
        <w:t>_version_(citation)_</w:t>
      </w:r>
      <w:r w:rsidR="00817346">
        <w:rPr>
          <w:rFonts w:ascii="Times New Roman" w:hAnsi="Times New Roman" w:cs="Times New Roman"/>
          <w:b/>
          <w:bCs/>
          <w:u w:val="single"/>
        </w:rPr>
        <w:t xml:space="preserve">. </w:t>
      </w:r>
      <w:r w:rsidR="00817346">
        <w:rPr>
          <w:rFonts w:ascii="Times New Roman" w:hAnsi="Times New Roman" w:cs="Times New Roman"/>
        </w:rPr>
        <w:t>pvomervev</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r>
        <w:rPr>
          <w:rFonts w:ascii="Times New Roman" w:hAnsi="Times New Roman" w:cs="Times New Roman"/>
          <w:i/>
          <w:iCs/>
        </w:rPr>
        <w:t xml:space="preserve">RobustLinearReg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r w:rsidR="0029418A">
        <w:rPr>
          <w:rFonts w:ascii="Times New Roman" w:hAnsi="Times New Roman" w:cs="Times New Roman"/>
          <w:i/>
          <w:iCs/>
        </w:rPr>
        <w:t>h_canopy</w:t>
      </w:r>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lastRenderedPageBreak/>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71679E">
        <w:rPr>
          <w:rFonts w:ascii="Times New Roman" w:hAnsi="Times New Roman" w:cs="Times New Roman"/>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71679E">
        <w:rPr>
          <w:rFonts w:ascii="Times New Roman" w:hAnsi="Times New Roman" w:cs="Times New Roman"/>
        </w:rPr>
        <w:t>(Markus et al., 2017; Neuenschwander et al., 2023; Neumann et al., 2019)</w:t>
      </w:r>
      <w:r w:rsidR="006770FA">
        <w:rPr>
          <w:rFonts w:ascii="Times New Roman" w:hAnsi="Times New Roman" w:cs="Times New Roman"/>
        </w:rPr>
        <w:fldChar w:fldCharType="end"/>
      </w:r>
      <w:r w:rsidR="00423643" w:rsidRPr="0071679E">
        <w:rPr>
          <w:rFonts w:ascii="Times New Roman" w:hAnsi="Times New Roman" w:cs="Times New Roman"/>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41BAC4B6" w14:textId="5E1C7669" w:rsidR="00423643" w:rsidRDefault="00423643" w:rsidP="0042364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7</w:t>
      </w:r>
      <w:r w:rsidRPr="005F14E3">
        <w:rPr>
          <w:rFonts w:ascii="Times New Roman" w:hAnsi="Times New Roman" w:cs="Times New Roman"/>
          <w:b/>
          <w:bCs/>
          <w:color w:val="000000" w:themeColor="text1"/>
          <w:highlight w:val="cyan"/>
          <w:u w:val="single"/>
        </w:rPr>
        <w:t xml:space="preserve"> </w:t>
      </w:r>
      <w:r w:rsidRPr="00423643">
        <w:rPr>
          <w:rFonts w:ascii="Times New Roman" w:hAnsi="Times New Roman" w:cs="Times New Roman"/>
          <w:b/>
          <w:bCs/>
          <w:color w:val="000000" w:themeColor="text1"/>
          <w:highlight w:val="cyan"/>
          <w:u w:val="single"/>
        </w:rPr>
        <w:t>of each year’s segments</w:t>
      </w:r>
    </w:p>
    <w:p w14:paraId="4E170688" w14:textId="5DFCE6FD" w:rsidR="00423643" w:rsidRPr="00097914" w:rsidRDefault="00267F00" w:rsidP="0044291D">
      <w:pPr>
        <w:spacing w:line="360" w:lineRule="auto"/>
        <w:rPr>
          <w:rFonts w:ascii="Times New Roman" w:hAnsi="Times New Roman" w:cs="Times New Roman"/>
        </w:rPr>
      </w:pPr>
      <w:r>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lastRenderedPageBreak/>
        <w:t>Sample Equivalence</w:t>
      </w:r>
    </w:p>
    <w:p w14:paraId="26ABDBDF" w14:textId="77777777" w:rsidR="0020091A" w:rsidRDefault="0020091A" w:rsidP="000C445D">
      <w:pPr>
        <w:spacing w:line="360" w:lineRule="auto"/>
        <w:rPr>
          <w:rFonts w:ascii="Times New Roman" w:hAnsi="Times New Roman" w:cs="Times New Roman"/>
        </w:rPr>
      </w:pPr>
      <w:r>
        <w:rPr>
          <w:rFonts w:ascii="Times New Roman" w:hAnsi="Times New Roman" w:cs="Times New Roman"/>
        </w:rPr>
        <w:tab/>
      </w:r>
      <w:r w:rsidR="000C445D">
        <w:rPr>
          <w:rFonts w:ascii="Times New Roman" w:hAnsi="Times New Roman" w:cs="Times New Roman"/>
        </w:rPr>
        <w:t xml:space="preserve">To establish the samples as equivalent, we compare the distribution of ALS canopy heights in their footprints against </w:t>
      </w:r>
      <w:r w:rsidR="000C445D" w:rsidRPr="000C445D">
        <w:rPr>
          <w:rFonts w:ascii="Times New Roman" w:hAnsi="Times New Roman" w:cs="Times New Roman"/>
          <w:i/>
          <w:iCs/>
        </w:rPr>
        <w:t>each other</w:t>
      </w:r>
      <w:r w:rsidR="000C445D">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sidR="000C445D">
        <w:rPr>
          <w:rFonts w:ascii="Times New Roman" w:hAnsi="Times New Roman" w:cs="Times New Roman"/>
        </w:rPr>
        <w:t xml:space="preserve"> </w:t>
      </w:r>
    </w:p>
    <w:p w14:paraId="4FE2B1FF" w14:textId="0396BC84" w:rsidR="000C445D" w:rsidRDefault="0020091A" w:rsidP="000C445D">
      <w:pPr>
        <w:spacing w:line="360" w:lineRule="auto"/>
        <w:rPr>
          <w:rFonts w:ascii="Times New Roman" w:hAnsi="Times New Roman" w:cs="Times New Roman"/>
          <w:i/>
          <w:iCs/>
        </w:rPr>
      </w:pPr>
      <w:r>
        <w:rPr>
          <w:rFonts w:ascii="Times New Roman" w:hAnsi="Times New Roman" w:cs="Times New Roman"/>
        </w:rPr>
        <w:tab/>
      </w:r>
      <w:r w:rsidR="00510BDC">
        <w:rPr>
          <w:rFonts w:ascii="Times New Roman" w:hAnsi="Times New Roman" w:cs="Times New Roman"/>
        </w:rPr>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316A658C" w14:textId="247C75CD" w:rsidR="00B56E66" w:rsidRDefault="00947761" w:rsidP="00F72C92">
      <w:pPr>
        <w:spacing w:line="360" w:lineRule="auto"/>
        <w:rPr>
          <w:rFonts w:ascii="Times New Roman" w:hAnsi="Times New Roman" w:cs="Times New Roman"/>
        </w:rPr>
      </w:pPr>
      <w:r>
        <w:rPr>
          <w:rFonts w:ascii="Times New Roman" w:hAnsi="Times New Roman" w:cs="Times New Roman"/>
        </w:rPr>
        <w:t>D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be sampled by LiDAR scanners, while total height measurements may involve subjective estimation for trees 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 xml:space="preserve">. Moreover, we used measurements only from live trees and by removing dead trees with the FIA tree status code. </w:t>
      </w:r>
    </w:p>
    <w:p w14:paraId="08B18306" w14:textId="7F72BB9D" w:rsidR="00F72C92" w:rsidRDefault="00B56E66" w:rsidP="00F72C92">
      <w:pPr>
        <w:spacing w:line="360" w:lineRule="auto"/>
        <w:rPr>
          <w:rFonts w:ascii="Times New Roman" w:hAnsi="Times New Roman" w:cs="Times New Roman"/>
        </w:rPr>
      </w:pPr>
      <w:r>
        <w:rPr>
          <w:rFonts w:ascii="Times New Roman" w:hAnsi="Times New Roman" w:cs="Times New Roman"/>
        </w:rPr>
        <w:tab/>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1FD5C4C2"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ab/>
        <w:t>Net growth scales this annual increment to match the timeframe of our ATL08 segments, as FIA plots have remeasurement periods ranging from 5-10 years</w:t>
      </w:r>
      <w:r w:rsidR="00B754FA">
        <w:rPr>
          <w:rFonts w:ascii="Times New Roman" w:eastAsiaTheme="minorEastAsia" w:hAnsi="Times New Roman" w:cs="Times New Roman"/>
        </w:rPr>
        <w:t xml:space="preserve"> </w:t>
      </w:r>
      <w:r w:rsidR="00B754FA">
        <w:rPr>
          <w:rFonts w:ascii="Times New Roman" w:eastAsiaTheme="minorEastAsia" w:hAnsi="Times New Roman" w:cs="Times New Roman"/>
        </w:rPr>
        <w:fldChar w:fldCharType="begin"/>
      </w:r>
      <w:r w:rsidR="00B754FA">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B754FA">
        <w:rPr>
          <w:rFonts w:ascii="Times New Roman" w:eastAsiaTheme="minorEastAsia" w:hAnsi="Times New Roman" w:cs="Times New Roman"/>
        </w:rPr>
        <w:fldChar w:fldCharType="separate"/>
      </w:r>
      <w:r w:rsidR="00B754FA" w:rsidRPr="00B754FA">
        <w:rPr>
          <w:rFonts w:ascii="Times New Roman" w:hAnsi="Times New Roman" w:cs="Times New Roman"/>
        </w:rPr>
        <w:t>(U.S. Department of Agriculture Forest Service, 2025)</w:t>
      </w:r>
      <w:r w:rsidR="00B754FA">
        <w:rPr>
          <w:rFonts w:ascii="Times New Roman" w:eastAsiaTheme="minorEastAsia" w:hAnsi="Times New Roman" w:cs="Times New Roman"/>
        </w:rPr>
        <w:fldChar w:fldCharType="end"/>
      </w:r>
      <w:r w:rsidR="00947761">
        <w:rPr>
          <w:rFonts w:ascii="Times New Roman" w:eastAsiaTheme="minorEastAsia" w:hAnsi="Times New Roman" w:cs="Times New Roman"/>
        </w:rPr>
        <w:t>. Net growth is calculated as:</w:t>
      </w:r>
    </w:p>
    <w:p w14:paraId="18D2FD18" w14:textId="03785292"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113C9290"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w:t>
      </w:r>
      <w:r>
        <w:rPr>
          <w:rFonts w:ascii="Times New Roman" w:hAnsi="Times New Roman" w:cs="Times New Roman"/>
        </w:rPr>
        <w:lastRenderedPageBreak/>
        <w:t xml:space="preserve">collection (X). From this model we report the slope, approximating the year-to-year growth rate and the intercept, representing the baseline canopy height at the start of the data timefram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329C685D" w14:textId="77777777" w:rsidR="0033212A" w:rsidRPr="0033212A" w:rsidRDefault="0033212A" w:rsidP="0033212A">
      <w:pPr>
        <w:spacing w:line="360" w:lineRule="auto"/>
        <w:rPr>
          <w:rFonts w:ascii="Times New Roman" w:hAnsi="Times New Roman" w:cs="Times New Roman"/>
        </w:rPr>
      </w:pP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CRediT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lastRenderedPageBreak/>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E70DC9" w:rsidR="008644C1" w:rsidRPr="00817346" w:rsidRDefault="003806D0" w:rsidP="00817346">
      <w:pPr>
        <w:spacing w:line="360" w:lineRule="auto"/>
        <w:rPr>
          <w:rFonts w:ascii="Times New Roman" w:hAnsi="Times New Roman" w:cs="Times New Roman"/>
        </w:rPr>
      </w:pPr>
      <w:r>
        <w:rPr>
          <w:rFonts w:ascii="Times New Roman" w:eastAsiaTheme="minorEastAsia" w:hAnsi="Times New Roman" w:cs="Times New Roman"/>
        </w:rPr>
        <w:tab/>
      </w:r>
      <w:r w:rsidR="008644C1">
        <w:rPr>
          <w:rFonts w:ascii="Times New Roman" w:eastAsiaTheme="minorEastAsia" w:hAnsi="Times New Roman" w:cs="Times New Roman"/>
        </w:rPr>
        <w:t xml:space="preserve">Where </w:t>
      </w:r>
      <w:r w:rsidR="008644C1" w:rsidRPr="008644C1">
        <w:rPr>
          <w:rFonts w:ascii="Times New Roman" w:eastAsiaTheme="minorEastAsia" w:hAnsi="Times New Roman" w:cs="Times New Roman"/>
          <w:i/>
          <w:iCs/>
        </w:rPr>
        <w:t>Y</w:t>
      </w:r>
      <w:r w:rsidR="008644C1">
        <w:rPr>
          <w:rFonts w:ascii="Times New Roman" w:eastAsiaTheme="minorEastAsia" w:hAnsi="Times New Roman" w:cs="Times New Roman"/>
        </w:rPr>
        <w:t xml:space="preserve"> is the dependent variable, </w:t>
      </w:r>
      <w:r w:rsidR="008644C1">
        <w:rPr>
          <w:rFonts w:ascii="Times New Roman" w:eastAsiaTheme="minorEastAsia" w:hAnsi="Times New Roman" w:cs="Times New Roman"/>
          <w:i/>
          <w:iCs/>
        </w:rPr>
        <w:t>X</w:t>
      </w:r>
      <w:r w:rsidR="008644C1">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Failure in rejecting the null hypothesis does not 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Shtaynberger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w:t>
      </w:r>
      <w:r w:rsidR="008C3319">
        <w:rPr>
          <w:rFonts w:ascii="Times New Roman" w:hAnsi="Times New Roman" w:cs="Times New Roman"/>
        </w:rPr>
        <w:lastRenderedPageBreak/>
        <w:t xml:space="preserve">are equivalent within a margin that is practically important, as it is never truly possible to show that an effect size </w:t>
      </w:r>
      <w:bookmarkStart w:id="0"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0"/>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Lakens,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Lakens,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000000"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Δ&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Lakens,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157E6A76"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Given that this research aims to identify canopy height growth between sampled measurements, a two-sample t-test is appropriate. However, this research will employ a non-parametric alternative to the two-sample t-test—</w:t>
      </w:r>
      <w:r w:rsidR="007113BA" w:rsidRPr="007113BA">
        <w:rPr>
          <w:rFonts w:ascii="Times New Roman" w:hAnsi="Times New Roman" w:cs="Times New Roman"/>
        </w:rPr>
        <w:t xml:space="preserve"> </w:t>
      </w:r>
      <w:r w:rsidR="007113BA">
        <w:rPr>
          <w:rFonts w:ascii="Times New Roman" w:hAnsi="Times New Roman" w:cs="Times New Roman"/>
        </w:rPr>
        <w:t xml:space="preserve">Wilcoxon Rank-Sum test. This test operates </w:t>
      </w:r>
      <w:r w:rsidR="00522CAB">
        <w:rPr>
          <w:rFonts w:ascii="Times New Roman" w:hAnsi="Times New Roman" w:cs="Times New Roman"/>
        </w:rPr>
        <w:t>purely on the order (ranks) of observations the two samples</w:t>
      </w:r>
      <w:r w:rsidR="007113BA">
        <w:rPr>
          <w:rFonts w:ascii="Times New Roman" w:hAnsi="Times New Roman" w:cs="Times New Roman"/>
        </w:rPr>
        <w:t xml:space="preserve">, and the </w:t>
      </w:r>
      <w:r w:rsidR="00C55112">
        <w:rPr>
          <w:rFonts w:ascii="Times New Roman" w:hAnsi="Times New Roman" w:cs="Times New Roman"/>
        </w:rPr>
        <w:t xml:space="preserve">test </w:t>
      </w:r>
      <w:r w:rsidR="00522CAB">
        <w:rPr>
          <w:rFonts w:ascii="Times New Roman" w:hAnsi="Times New Roman" w:cs="Times New Roman"/>
        </w:rPr>
        <w:t>statisti</w:t>
      </w:r>
      <w:r w:rsidR="007113BA">
        <w:rPr>
          <w:rFonts w:ascii="Times New Roman" w:hAnsi="Times New Roman" w:cs="Times New Roman"/>
        </w:rPr>
        <w:t>c (</w:t>
      </w:r>
      <w:r w:rsidR="00522CAB">
        <w:rPr>
          <w:rFonts w:ascii="Times New Roman" w:hAnsi="Times New Roman" w:cs="Times New Roman"/>
        </w:rPr>
        <w:t>W</w:t>
      </w:r>
      <w:r w:rsidR="007113BA">
        <w:rPr>
          <w:rFonts w:ascii="Times New Roman" w:hAnsi="Times New Roman" w:cs="Times New Roman"/>
        </w:rPr>
        <w:t>)</w:t>
      </w:r>
      <w:r w:rsidR="00522CAB">
        <w:rPr>
          <w:rFonts w:ascii="Times New Roman" w:hAnsi="Times New Roman" w:cs="Times New Roman"/>
        </w:rPr>
        <w:t xml:space="preserve"> is a sum of the ranks from one of the samples</w:t>
      </w:r>
      <w:r w:rsidR="000C7F25">
        <w:rPr>
          <w:rFonts w:ascii="Times New Roman" w:hAnsi="Times New Roman" w:cs="Times New Roman"/>
        </w:rPr>
        <w:t xml:space="preserve"> </w:t>
      </w:r>
      <w:r w:rsidR="000C7F25">
        <w:rPr>
          <w:rFonts w:ascii="Times New Roman" w:hAnsi="Times New Roman" w:cs="Times New Roman"/>
        </w:rPr>
        <w:fldChar w:fldCharType="begin"/>
      </w:r>
      <w:r w:rsidR="000C7F25">
        <w:rPr>
          <w:rFonts w:ascii="Times New Roman" w:hAnsi="Times New Roman" w:cs="Times New Roman"/>
        </w:rPr>
        <w:instrText xml:space="preserve"> ADDIN ZOTERO_ITEM CSL_CITATION {"citationID":"COT4pSqj","properties":{"formattedCitation":"(Wild and Seber, 2000)","plainCitation":"(Wild and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0C7F25">
        <w:rPr>
          <w:rFonts w:ascii="Times New Roman" w:hAnsi="Times New Roman" w:cs="Times New Roman"/>
        </w:rPr>
        <w:fldChar w:fldCharType="separate"/>
      </w:r>
      <w:r w:rsidR="000C7F25" w:rsidRPr="000C7F25">
        <w:rPr>
          <w:rFonts w:ascii="Times New Roman" w:hAnsi="Times New Roman" w:cs="Times New Roman"/>
        </w:rPr>
        <w:t>(Wild and Seber, 2000)</w:t>
      </w:r>
      <w:r w:rsidR="000C7F25">
        <w:rPr>
          <w:rFonts w:ascii="Times New Roman" w:hAnsi="Times New Roman" w:cs="Times New Roman"/>
        </w:rPr>
        <w:fldChar w:fldCharType="end"/>
      </w:r>
      <w:r w:rsidR="00522CAB">
        <w:rPr>
          <w:rFonts w:ascii="Times New Roman" w:hAnsi="Times New Roman" w:cs="Times New Roman"/>
        </w:rPr>
        <w:t xml:space="preserve">. </w:t>
      </w:r>
    </w:p>
    <w:p w14:paraId="33F30F88" w14:textId="6CCE1847" w:rsidR="007113BA" w:rsidRDefault="00C50D20" w:rsidP="007113BA">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66C44F91" w14:textId="6129FEB3" w:rsidR="00C55112" w:rsidRDefault="003806D0" w:rsidP="000C7F25">
      <w:pPr>
        <w:spacing w:line="360" w:lineRule="auto"/>
        <w:rPr>
          <w:rFonts w:ascii="Times New Roman" w:hAnsi="Times New Roman" w:cs="Times New Roman"/>
        </w:rPr>
      </w:pPr>
      <w:r>
        <w:rPr>
          <w:rFonts w:ascii="Times New Roman" w:hAnsi="Times New Roman" w:cs="Times New Roman"/>
        </w:rPr>
        <w:tab/>
      </w:r>
      <w:r w:rsidR="000C7F25">
        <w:rPr>
          <w:rFonts w:ascii="Times New Roman" w:hAnsi="Times New Roman" w:cs="Times New Roman"/>
        </w:rPr>
        <w:t xml:space="preserve">The Mann-Kendall test is a non-parametric test </w:t>
      </w:r>
      <w:r w:rsidR="000F02F0">
        <w:rPr>
          <w:rFonts w:ascii="Times New Roman" w:hAnsi="Times New Roman" w:cs="Times New Roman"/>
        </w:rPr>
        <w:t>used to</w:t>
      </w:r>
      <w:r w:rsidR="000C7F25">
        <w:rPr>
          <w:rFonts w:ascii="Times New Roman" w:hAnsi="Times New Roman" w:cs="Times New Roman"/>
        </w:rPr>
        <w:t xml:space="preserve"> assesses whether a </w:t>
      </w:r>
      <w:r w:rsidR="00B36FAA">
        <w:rPr>
          <w:rFonts w:ascii="Times New Roman" w:hAnsi="Times New Roman" w:cs="Times New Roman"/>
        </w:rPr>
        <w:t>time series has an upward or downward trend</w:t>
      </w:r>
      <w:r w:rsidR="000F02F0">
        <w:rPr>
          <w:rFonts w:ascii="Times New Roman" w:hAnsi="Times New Roman" w:cs="Times New Roman"/>
        </w:rPr>
        <w:t xml:space="preserve">, and is </w:t>
      </w:r>
      <w:r w:rsidR="008A2F7F">
        <w:rPr>
          <w:rFonts w:ascii="Times New Roman" w:hAnsi="Times New Roman" w:cs="Times New Roman"/>
        </w:rPr>
        <w:t xml:space="preserve">flexible to </w:t>
      </w:r>
      <w:r w:rsidR="00B36FAA">
        <w:rPr>
          <w:rFonts w:ascii="Times New Roman" w:hAnsi="Times New Roman" w:cs="Times New Roman"/>
        </w:rPr>
        <w:t>accommodate missing values</w:t>
      </w:r>
      <w:r w:rsidR="008A2F7F">
        <w:rPr>
          <w:rFonts w:ascii="Times New Roman" w:hAnsi="Times New Roman" w:cs="Times New Roman"/>
        </w:rPr>
        <w:t xml:space="preserve"> without requiring conformity to a specific distribution </w:t>
      </w:r>
      <w:r w:rsidR="0061036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P5ROpmTH","properties":{"formattedCitation":"(Kendall and Gibbons, 1990; Mann, 1945; Meals et al., 2011)","plainCitation":"(Kendall and Gibbons, 1990; Mann, 1945; Meals et al., 2011)","noteIndex":0},"citationItems":[{"id":477,"uris":["http://zotero.org/users/16907877/items/EKUXB324"],"itemData":{"id":477,"type":"book","edition":"5. ed","event-place":"New York","ISBN":"978-0-19-520837-5","language":"eng","number-of-pages":"260","publisher":"Oxford Univ. Press","publisher-place":"New York","source":"K10plus ISBN","title":"Rank correlation methods","author":[{"family":"Kendall","given":"Maurice G."},{"family":"Gibbons","given":"Jean Dickinson"}],"issued":{"date-parts":[["1990"]]},"citation-key":"kendallRankCorrelationMethods1990a"}},{"id":476,"uris":["http://zotero.org/users/16907877/items/LX4EBWK5"],"itemData":{"id":476,"type":"article-journal","container-title":"Econometrica","DOI":"10.2307/1907187","ISSN":"00129682","issue":"3","journalAbbreviation":"Econometrica","page":"245","source":"DOI.org (Crossref)","title":"Nonparametric Tests Against Trend","volume":"13","author":[{"family":"Mann","given":"Henry B."}],"issued":{"date-parts":[["1945",7]]},"citation-key":"mannNonparametricTestsTrend1945a"}},{"id":152,"uris":["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610360">
        <w:rPr>
          <w:rFonts w:ascii="Times New Roman" w:hAnsi="Times New Roman" w:cs="Times New Roman"/>
        </w:rPr>
        <w:fldChar w:fldCharType="separate"/>
      </w:r>
      <w:r w:rsidR="000F02F0" w:rsidRPr="000F02F0">
        <w:rPr>
          <w:rFonts w:ascii="Times New Roman" w:hAnsi="Times New Roman" w:cs="Times New Roman"/>
        </w:rPr>
        <w:t>(Kendall and Gibbons, 1990; Mann, 1945; Meals et al., 2011)</w:t>
      </w:r>
      <w:r w:rsidR="00610360">
        <w:rPr>
          <w:rFonts w:ascii="Times New Roman" w:hAnsi="Times New Roman" w:cs="Times New Roman"/>
        </w:rPr>
        <w:fldChar w:fldCharType="end"/>
      </w:r>
      <w:r w:rsidR="008A2F7F">
        <w:rPr>
          <w:rFonts w:ascii="Times New Roman" w:hAnsi="Times New Roman" w:cs="Times New Roman"/>
        </w:rPr>
        <w:t xml:space="preserve">. </w:t>
      </w:r>
      <w:r w:rsidR="000F02F0">
        <w:rPr>
          <w:rFonts w:ascii="Times New Roman" w:hAnsi="Times New Roman" w:cs="Times New Roman"/>
        </w:rPr>
        <w:t xml:space="preserve">The test itself is rank-based and unaffected by the presence of extreme values in the dataset </w:t>
      </w:r>
      <w:r w:rsidR="000F02F0">
        <w:rPr>
          <w:rFonts w:ascii="Times New Roman" w:hAnsi="Times New Roman" w:cs="Times New Roman"/>
        </w:rPr>
        <w:fldChar w:fldCharType="begin"/>
      </w:r>
      <w:r w:rsidR="000F02F0">
        <w:rPr>
          <w:rFonts w:ascii="Times New Roman" w:hAnsi="Times New Roman" w:cs="Times New Roman"/>
        </w:rPr>
        <w:instrText xml:space="preserve"> ADDIN ZOTERO_ITEM CSL_CITATION {"citationID":"UA6V4bb2","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rsidR="000F02F0">
        <w:rPr>
          <w:rFonts w:ascii="Times New Roman" w:hAnsi="Times New Roman" w:cs="Times New Roman"/>
        </w:rPr>
        <w:fldChar w:fldCharType="separate"/>
      </w:r>
      <w:r w:rsidR="000F02F0" w:rsidRPr="000F02F0">
        <w:rPr>
          <w:rFonts w:ascii="Times New Roman" w:hAnsi="Times New Roman" w:cs="Times New Roman"/>
        </w:rPr>
        <w:t>(Ringard et al., 2019)</w:t>
      </w:r>
      <w:r w:rsidR="000F02F0">
        <w:rPr>
          <w:rFonts w:ascii="Times New Roman" w:hAnsi="Times New Roman" w:cs="Times New Roman"/>
        </w:rPr>
        <w:fldChar w:fldCharType="end"/>
      </w:r>
      <w:r w:rsidR="00E23529">
        <w:rPr>
          <w:rFonts w:ascii="Times New Roman" w:hAnsi="Times New Roman" w:cs="Times New Roman"/>
        </w:rPr>
        <w:t xml:space="preserve">. This makes it especially useful for time series of </w:t>
      </w:r>
      <w:r w:rsidR="00F35D51">
        <w:rPr>
          <w:rFonts w:ascii="Times New Roman" w:hAnsi="Times New Roman" w:cs="Times New Roman"/>
        </w:rPr>
        <w:t xml:space="preserve">climatic </w:t>
      </w:r>
      <w:r w:rsidR="00C55112">
        <w:rPr>
          <w:rFonts w:ascii="Times New Roman" w:hAnsi="Times New Roman" w:cs="Times New Roman"/>
        </w:rPr>
        <w:t xml:space="preserve">data , as </w:t>
      </w:r>
      <w:r w:rsidR="00C55112">
        <w:rPr>
          <w:rFonts w:ascii="Times New Roman" w:hAnsi="Times New Roman" w:cs="Times New Roman"/>
        </w:rPr>
        <w:lastRenderedPageBreak/>
        <w:t>it can identify whether trends of perceived growth or decline are statistically significant despite fluctuations. The test statistic (S)</w:t>
      </w:r>
      <w:r w:rsidR="00E23529">
        <w:rPr>
          <w:rFonts w:ascii="Times New Roman" w:hAnsi="Times New Roman" w:cs="Times New Roman"/>
        </w:rPr>
        <w:t xml:space="preserve"> </w:t>
      </w:r>
      <w:r w:rsidR="00C55112">
        <w:rPr>
          <w:rFonts w:ascii="Times New Roman" w:hAnsi="Times New Roman" w:cs="Times New Roman"/>
        </w:rPr>
        <w:t>is calculated with the equation:</w:t>
      </w:r>
    </w:p>
    <w:p w14:paraId="196834C1" w14:textId="769EA283" w:rsidR="00C55112" w:rsidRPr="000C7F25" w:rsidRDefault="003806D0" w:rsidP="000C7F25">
      <w:pPr>
        <w:spacing w:line="360" w:lineRule="auto"/>
        <w:rPr>
          <w:rFonts w:ascii="Times New Roman" w:hAnsi="Times New Roman" w:cs="Times New Roman"/>
        </w:rPr>
      </w:pPr>
      <m:oMathPara>
        <m:oMath>
          <m:r>
            <w:rPr>
              <w:rFonts w:ascii="Cambria Math" w:hAnsi="Cambria Math" w:cs="Times New Roman"/>
            </w:rPr>
            <m:t xml:space="preserve">S=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1</m:t>
              </m:r>
            </m:sup>
            <m:e>
              <m:nary>
                <m:naryPr>
                  <m:chr m:val="∑"/>
                  <m:limLoc m:val="undOvr"/>
                  <m:ctrlPr>
                    <w:rPr>
                      <w:rFonts w:ascii="Cambria Math" w:hAnsi="Cambria Math" w:cs="Times New Roman"/>
                      <w:i/>
                    </w:rPr>
                  </m:ctrlPr>
                </m:naryPr>
                <m:sub>
                  <m:r>
                    <w:rPr>
                      <w:rFonts w:ascii="Cambria Math" w:hAnsi="Cambria Math" w:cs="Times New Roman"/>
                    </w:rPr>
                    <m:t>j=i+1</m:t>
                  </m:r>
                </m:sub>
                <m:sup>
                  <m:r>
                    <w:rPr>
                      <w:rFonts w:ascii="Cambria Math" w:hAnsi="Cambria Math" w:cs="Times New Roman"/>
                    </w:rPr>
                    <m:t>n</m:t>
                  </m:r>
                </m:sup>
                <m:e>
                  <m:r>
                    <w:rPr>
                      <w:rFonts w:ascii="Cambria Math" w:hAnsi="Cambria Math" w:cs="Times New Roman"/>
                    </w:rPr>
                    <m:t>sign(</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e>
              </m:nary>
            </m:e>
          </m:nary>
        </m:oMath>
      </m:oMathPara>
    </w:p>
    <w:p w14:paraId="1559F76B" w14:textId="562B088A" w:rsidR="000C7F25" w:rsidRDefault="003806D0" w:rsidP="000C7F25">
      <w:pPr>
        <w:spacing w:line="360" w:lineRule="auto"/>
        <w:rPr>
          <w:rFonts w:ascii="Times New Roman" w:hAnsi="Times New Roman" w:cs="Times New Roman"/>
        </w:rPr>
      </w:pPr>
      <w:r>
        <w:rPr>
          <w:rFonts w:ascii="Times New Roman" w:hAnsi="Times New Roman" w:cs="Times New Roman"/>
          <w:b/>
          <w:bCs/>
        </w:rPr>
        <w:tab/>
      </w:r>
      <w:r w:rsidRPr="003806D0">
        <w:rPr>
          <w:rFonts w:ascii="Times New Roman" w:hAnsi="Times New Roman" w:cs="Times New Roman"/>
        </w:rPr>
        <w:t xml:space="preserve">This </w:t>
      </w:r>
      <w:r>
        <w:rPr>
          <w:rFonts w:ascii="Times New Roman" w:hAnsi="Times New Roman" w:cs="Times New Roman"/>
        </w:rPr>
        <w:t>equation determines the sign of the difference between each observation (</w:t>
      </w:r>
      <w:r>
        <w:rPr>
          <w:rFonts w:ascii="Times New Roman" w:hAnsi="Times New Roman" w:cs="Times New Roman"/>
          <w:i/>
          <w:iCs/>
        </w:rPr>
        <w:t>y</w:t>
      </w:r>
      <w:r>
        <w:rPr>
          <w:rFonts w:ascii="Times New Roman" w:hAnsi="Times New Roman" w:cs="Times New Roman"/>
          <w:i/>
          <w:iCs/>
          <w:vertAlign w:val="subscript"/>
        </w:rPr>
        <w:t>j</w:t>
      </w:r>
      <w:r>
        <w:rPr>
          <w:rFonts w:ascii="Times New Roman" w:hAnsi="Times New Roman" w:cs="Times New Roman"/>
        </w:rPr>
        <w:t>) and the previous (</w:t>
      </w:r>
      <w:r>
        <w:rPr>
          <w:rFonts w:ascii="Times New Roman" w:hAnsi="Times New Roman" w:cs="Times New Roman"/>
          <w:i/>
          <w:iCs/>
        </w:rPr>
        <w:t>y</w:t>
      </w:r>
      <w:r>
        <w:rPr>
          <w:rFonts w:ascii="Times New Roman" w:hAnsi="Times New Roman" w:cs="Times New Roman"/>
          <w:i/>
          <w:iCs/>
          <w:vertAlign w:val="subscript"/>
        </w:rPr>
        <w:t>i</w:t>
      </w:r>
      <w:r>
        <w:rPr>
          <w:rFonts w:ascii="Times New Roman" w:hAnsi="Times New Roman" w:cs="Times New Roman"/>
        </w:rPr>
        <w:t xml:space="preserve">), yielding a -1, 0, or 1 if the difference is negative, zero, or positive,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yfUfY729","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rFonts w:ascii="Times New Roman" w:hAnsi="Times New Roman" w:cs="Times New Roman"/>
        </w:rPr>
        <w:fldChar w:fldCharType="separate"/>
      </w:r>
      <w:r w:rsidRPr="003806D0">
        <w:rPr>
          <w:rFonts w:ascii="Times New Roman" w:hAnsi="Times New Roman" w:cs="Times New Roman"/>
        </w:rPr>
        <w:t>(EarthSoft, Inc., 2024)</w:t>
      </w:r>
      <w:r>
        <w:rPr>
          <w:rFonts w:ascii="Times New Roman" w:hAnsi="Times New Roman" w:cs="Times New Roman"/>
        </w:rPr>
        <w:fldChar w:fldCharType="end"/>
      </w:r>
      <w:r>
        <w:rPr>
          <w:rFonts w:ascii="Times New Roman" w:hAnsi="Times New Roman" w:cs="Times New Roman"/>
        </w:rPr>
        <w:t xml:space="preserve">. This statistic provides the number of increasing occurrences in the dataset, with larger, positive S values indicative of an upward trend over time. The Z value provides a practical look at the strength of the trend, calculated with: </w:t>
      </w:r>
    </w:p>
    <w:p w14:paraId="4FE6C20D" w14:textId="3D7C7B46" w:rsidR="000C3C86" w:rsidRDefault="000C3C86" w:rsidP="000C7F25">
      <w:pPr>
        <w:spacing w:line="360" w:lineRule="auto"/>
        <w:rPr>
          <w:rFonts w:ascii="Times New Roman" w:hAnsi="Times New Roman" w:cs="Times New Roman"/>
        </w:rPr>
      </w:pPr>
      <m:oMathPara>
        <m:oMath>
          <m:r>
            <w:rPr>
              <w:rFonts w:ascii="Cambria Math" w:hAnsi="Cambria Math" w:cs="Times New Roman"/>
            </w:rPr>
            <m:t xml:space="preserve">Z= </m:t>
          </m:r>
          <m:f>
            <m:fPr>
              <m:ctrlPr>
                <w:rPr>
                  <w:rFonts w:ascii="Cambria Math" w:hAnsi="Cambria Math" w:cs="Times New Roman"/>
                  <w:i/>
                </w:rPr>
              </m:ctrlPr>
            </m:fPr>
            <m:num>
              <m:r>
                <w:rPr>
                  <w:rFonts w:ascii="Cambria Math" w:hAnsi="Cambria Math" w:cs="Times New Roman"/>
                </w:rPr>
                <m:t>S±1</m:t>
              </m:r>
            </m:num>
            <m:den>
              <m:rad>
                <m:radPr>
                  <m:degHide m:val="1"/>
                  <m:ctrlPr>
                    <w:rPr>
                      <w:rFonts w:ascii="Cambria Math" w:hAnsi="Cambria Math" w:cs="Times New Roman"/>
                      <w:i/>
                    </w:rPr>
                  </m:ctrlPr>
                </m:radPr>
                <m:deg/>
                <m:e>
                  <m:r>
                    <w:rPr>
                      <w:rFonts w:ascii="Cambria Math" w:hAnsi="Cambria Math" w:cs="Times New Roman"/>
                    </w:rPr>
                    <m:t>V(s)</m:t>
                  </m:r>
                </m:e>
              </m:rad>
            </m:den>
          </m:f>
        </m:oMath>
      </m:oMathPara>
    </w:p>
    <w:p w14:paraId="76C4C453" w14:textId="7925A4CE" w:rsidR="003806D0" w:rsidRPr="003806D0" w:rsidRDefault="000C3C86" w:rsidP="000C7F25">
      <w:pPr>
        <w:spacing w:line="360" w:lineRule="auto"/>
        <w:rPr>
          <w:rFonts w:ascii="Times New Roman" w:hAnsi="Times New Roman" w:cs="Times New Roman"/>
        </w:rPr>
      </w:pPr>
      <w:r>
        <w:rPr>
          <w:rFonts w:ascii="Times New Roman" w:hAnsi="Times New Roman" w:cs="Times New Roman"/>
        </w:rPr>
        <w:tab/>
        <w:t>Where S – 1 is used if S &gt; 0 or S + 1 is used if S &lt; 0. If S = 0, Z is 0.</w:t>
      </w:r>
      <w:r w:rsidR="008E2D93">
        <w:rPr>
          <w:rFonts w:ascii="Times New Roman" w:hAnsi="Times New Roman" w:cs="Times New Roman"/>
        </w:rPr>
        <w:t xml:space="preserve"> More extreme Z values, whether negative or positive, provide greater confidence in rejecting the null hypothesis of no trend. Kendall’s Tau (</w:t>
      </w:r>
      <w:r w:rsidR="00743B64" w:rsidRPr="00743B64">
        <w:rPr>
          <w:rFonts w:ascii="Times New Roman" w:hAnsi="Times New Roman" w:cs="Times New Roman"/>
        </w:rPr>
        <w:t>τ</w:t>
      </w:r>
      <w:r w:rsidR="008E2D93">
        <w:rPr>
          <w:rFonts w:ascii="Times New Roman" w:hAnsi="Times New Roman" w:cs="Times New Roman"/>
        </w:rPr>
        <w:t xml:space="preserve">) coefficient </w:t>
      </w:r>
      <w:r w:rsidR="00743B64">
        <w:rPr>
          <w:rFonts w:ascii="Times New Roman" w:hAnsi="Times New Roman" w:cs="Times New Roman"/>
        </w:rPr>
        <w:t xml:space="preserve">indicates the correlation of the observations and their order in time </w:t>
      </w:r>
      <w:r w:rsidR="00743B64">
        <w:rPr>
          <w:rFonts w:ascii="Times New Roman" w:hAnsi="Times New Roman" w:cs="Times New Roman"/>
        </w:rPr>
        <w:fldChar w:fldCharType="begin"/>
      </w:r>
      <w:r w:rsidR="00743B64">
        <w:rPr>
          <w:rFonts w:ascii="Times New Roman" w:hAnsi="Times New Roman" w:cs="Times New Roman"/>
        </w:rPr>
        <w:instrText xml:space="preserve"> ADDIN ZOTERO_ITEM CSL_CITATION {"citationID":"c45av88e","properties":{"formattedCitation":"(Chen et al., 2022)","plainCitation":"(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Tau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743B64">
        <w:rPr>
          <w:rFonts w:ascii="Times New Roman" w:hAnsi="Times New Roman" w:cs="Times New Roman"/>
        </w:rPr>
        <w:fldChar w:fldCharType="separate"/>
      </w:r>
      <w:r w:rsidR="00743B64" w:rsidRPr="00743B64">
        <w:rPr>
          <w:rFonts w:ascii="Times New Roman" w:hAnsi="Times New Roman" w:cs="Times New Roman"/>
        </w:rPr>
        <w:t>(Chen et al., 2022)</w:t>
      </w:r>
      <w:r w:rsidR="00743B64">
        <w:rPr>
          <w:rFonts w:ascii="Times New Roman" w:hAnsi="Times New Roman" w:cs="Times New Roman"/>
        </w:rPr>
        <w:fldChar w:fldCharType="end"/>
      </w:r>
      <w:r w:rsidR="00743B64">
        <w:rPr>
          <w:rFonts w:ascii="Times New Roman" w:hAnsi="Times New Roman" w:cs="Times New Roman"/>
        </w:rPr>
        <w:t>, with values ranging from -1 (negative correlation) to 1 (positive correlation)</w:t>
      </w:r>
    </w:p>
    <w:p w14:paraId="58A0E833" w14:textId="581DA99B" w:rsidR="00C50D20" w:rsidRDefault="00C50D20" w:rsidP="007D41EC">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158603CC" w14:textId="12663D7E" w:rsidR="009D1E22" w:rsidRPr="0080603A" w:rsidRDefault="009D1E22" w:rsidP="009D1E22">
      <w:pPr>
        <w:spacing w:line="360" w:lineRule="auto"/>
      </w:pPr>
      <w:r>
        <w:rPr>
          <w:rFonts w:ascii="Times New Roman" w:hAnsi="Times New Roman" w:cs="Times New Roman"/>
        </w:rPr>
        <w:tab/>
        <w:t>In a single hypothesis test with a significance level of 0.05 the probability of a Type I error</w:t>
      </w:r>
      <w:r w:rsidR="00D03501">
        <w:rPr>
          <w:rFonts w:ascii="Times New Roman" w:hAnsi="Times New Roman" w:cs="Times New Roman"/>
        </w:rPr>
        <w:t xml:space="preserve">, or </w:t>
      </w:r>
      <w:r>
        <w:rPr>
          <w:rFonts w:ascii="Times New Roman" w:hAnsi="Times New Roman" w:cs="Times New Roman"/>
        </w:rPr>
        <w:t>false positive</w:t>
      </w:r>
      <w:r w:rsidR="00D03501">
        <w:rPr>
          <w:rFonts w:ascii="Times New Roman" w:hAnsi="Times New Roman" w:cs="Times New Roman"/>
        </w:rPr>
        <w:t xml:space="preserve">, </w:t>
      </w:r>
      <w:r>
        <w:rPr>
          <w:rFonts w:ascii="Times New Roman" w:hAnsi="Times New Roman" w:cs="Times New Roman"/>
        </w:rPr>
        <w:t>is 5%</w:t>
      </w:r>
      <w:r w:rsidR="00D03501">
        <w:rPr>
          <w:rFonts w:ascii="Times New Roman" w:hAnsi="Times New Roman" w:cs="Times New Roman"/>
        </w:rPr>
        <w:t xml:space="preserve">. However, when running multiple tests (a family), the Type I error rate increases considerably. In this research, we </w:t>
      </w:r>
      <w:r w:rsidR="00677218">
        <w:rPr>
          <w:rFonts w:ascii="Times New Roman" w:hAnsi="Times New Roman" w:cs="Times New Roman"/>
        </w:rPr>
        <w:t xml:space="preserve">run 15 pairwise equivalence tests at each equivalence bound, </w:t>
      </w:r>
      <w:r w:rsidR="0080603A">
        <w:rPr>
          <w:rFonts w:ascii="Times New Roman" w:hAnsi="Times New Roman" w:cs="Times New Roman"/>
        </w:rPr>
        <w:t xml:space="preserve">increasing the family-wise error rate to 54%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c8awjRzZ","properties":{"formattedCitation":"(Frost, 2023)","plainCitation":"(Frost, 2023)","noteIndex":0},"citationItems":[{"id":333,"uris":["http://zotero.org/users/16907877/items/SJVQB7I4"],"itemData":{"id":333,"type":"post-weblog","container-title":"Statistics by Jim","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Frost, 2023)</w:t>
      </w:r>
      <w:r w:rsidR="0080603A">
        <w:rPr>
          <w:rFonts w:ascii="Times New Roman" w:hAnsi="Times New Roman" w:cs="Times New Roman"/>
        </w:rPr>
        <w:fldChar w:fldCharType="end"/>
      </w:r>
      <w:r w:rsidR="0080603A">
        <w:rPr>
          <w:rFonts w:ascii="Times New Roman" w:hAnsi="Times New Roman" w:cs="Times New Roman"/>
        </w:rPr>
        <w:t xml:space="preserve">. By dividing the significance level by the total number of hypothesis tests performed, the Bonferroni controls the likelihood of a false positives </w:t>
      </w:r>
      <w:r w:rsidR="0080603A">
        <w:rPr>
          <w:rFonts w:ascii="Times New Roman" w:hAnsi="Times New Roman" w:cs="Times New Roman"/>
        </w:rPr>
        <w:fldChar w:fldCharType="begin"/>
      </w:r>
      <w:r w:rsidR="0080603A">
        <w:rPr>
          <w:rFonts w:ascii="Times New Roman" w:hAnsi="Times New Roman" w:cs="Times New Roman"/>
        </w:rPr>
        <w:instrText xml:space="preserve"> ADDIN ZOTERO_ITEM CSL_CITATION {"citationID":"m7X6L5pn","properties":{"formattedCitation":"(Amplitude, Inc., 2025)","plainCitation":"(Amplitude, Inc., 2025)","noteIndex":0},"citationItems":[{"id":332,"uris":["http://zotero.org/users/16907877/items/ND53TN2E"],"itemData":{"id":332,"type":"post-weblog","container-title":"Product and Web Experiment Articles","title":"Bonferroni Correction Explained: Managing Multiple Testing in Statistics","URL":"https://amplitude.com/explore/experiment/what-is-bonferroni-correction","author":[{"literal":"Amplitude, Inc."}],"issued":{"date-parts":[["2025",4,27]]},"citation-key":"amplitudeinc.BonferroniCorrectionExplained2025"}}],"schema":"https://github.com/citation-style-language/schema/raw/master/csl-citation.json"} </w:instrText>
      </w:r>
      <w:r w:rsidR="0080603A">
        <w:rPr>
          <w:rFonts w:ascii="Times New Roman" w:hAnsi="Times New Roman" w:cs="Times New Roman"/>
        </w:rPr>
        <w:fldChar w:fldCharType="separate"/>
      </w:r>
      <w:r w:rsidR="0080603A" w:rsidRPr="0080603A">
        <w:rPr>
          <w:rFonts w:ascii="Times New Roman" w:hAnsi="Times New Roman" w:cs="Times New Roman"/>
        </w:rPr>
        <w:t>(Amplitude, Inc., 2025)</w:t>
      </w:r>
      <w:r w:rsidR="0080603A">
        <w:rPr>
          <w:rFonts w:ascii="Times New Roman" w:hAnsi="Times New Roman" w:cs="Times New Roman"/>
        </w:rPr>
        <w:fldChar w:fldCharType="end"/>
      </w:r>
      <w:r w:rsidR="0020091A">
        <w:rPr>
          <w:rFonts w:ascii="Times New Roman" w:hAnsi="Times New Roman" w:cs="Times New Roman"/>
        </w:rPr>
        <w:t xml:space="preserve">. This correction yields a new significance level for our multiple hypothesis tests to be evaluated against. </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6FFB96A6" w14:textId="77777777" w:rsidR="0073378C" w:rsidRDefault="004F6F18" w:rsidP="0073378C">
      <w:pPr>
        <w:pStyle w:val="Bibliography"/>
      </w:pPr>
      <w:r w:rsidRPr="00753C9C">
        <w:fldChar w:fldCharType="begin"/>
      </w:r>
      <w:r w:rsidR="0044291D">
        <w:instrText xml:space="preserve"> ADDIN ZOTERO_BIBL {"uncited":[],"omitted":[],"custom":[]} CSL_BIBLIOGRAPHY </w:instrText>
      </w:r>
      <w:r w:rsidRPr="00753C9C">
        <w:fldChar w:fldCharType="separate"/>
      </w:r>
      <w:r w:rsidR="0073378C">
        <w:t>Altman, D.G., Bland, J.M., 1995. Statistics Notes: Absence of Evidence Is Not Evidence of Absence. BMJ 311, 485–485. https://doi.org/10.1136/bmj.311.7003.485</w:t>
      </w:r>
    </w:p>
    <w:p w14:paraId="21CF6135" w14:textId="77777777" w:rsidR="0073378C" w:rsidRDefault="0073378C" w:rsidP="0073378C">
      <w:pPr>
        <w:pStyle w:val="Bibliography"/>
      </w:pPr>
      <w:r>
        <w:lastRenderedPageBreak/>
        <w:t>Amplitude, Inc., 2025. Bonferroni Correction Explained: Managing Multiple Testing in Statistics. Prod. Web Exp. Artic. URL https://amplitude.com/explore/experiment/what-is-bonferroni-correction</w:t>
      </w:r>
    </w:p>
    <w:p w14:paraId="2BD0EE52" w14:textId="77777777" w:rsidR="0073378C" w:rsidRDefault="0073378C" w:rsidP="0073378C">
      <w:pPr>
        <w:pStyle w:val="Bibliography"/>
      </w:pPr>
      <w:r>
        <w:t>Andersen, H.-E., Reutebuch, S.E., McGaughey, R.J., 2006. A Rigorous Assessment of Tree Height Measurements Obtained Using Airborne Lidar and Conventional Field Methods. Can. J. Remote Sens. 32, 355–366. https://doi.org/10.5589/m06-030</w:t>
      </w:r>
    </w:p>
    <w:p w14:paraId="09537EE2" w14:textId="77777777" w:rsidR="0073378C" w:rsidRDefault="0073378C" w:rsidP="0073378C">
      <w:pPr>
        <w:pStyle w:val="Bibliography"/>
      </w:pPr>
      <w:r>
        <w:t>Anderson, J.R., Hardy, E.E., Roach, J.T., Witmer, R.E., 1976. A Land Use and Land Cover Classification System for Use with Remote Sensor Data, Professional Paper. US Geological Survey. https://doi.org/10.3133/pp964</w:t>
      </w:r>
    </w:p>
    <w:p w14:paraId="63375554" w14:textId="77777777" w:rsidR="0073378C" w:rsidRDefault="0073378C" w:rsidP="0073378C">
      <w:pPr>
        <w:pStyle w:val="Bibliography"/>
      </w:pPr>
      <w:r>
        <w:t>Baker, J.B., Langdon, G.O., 1990. Pinus Taeda L. Loblolly Pine, in: Silvics of North America. U.S. Deptartment of Agriculture, Forest Service, Washington, D.C., pp. 505–512.</w:t>
      </w:r>
    </w:p>
    <w:p w14:paraId="5CD15E51" w14:textId="77777777" w:rsidR="0073378C" w:rsidRDefault="0073378C" w:rsidP="0073378C">
      <w:pPr>
        <w:pStyle w:val="Bibliography"/>
      </w:pPr>
      <w:r>
        <w:t>Buchhorn, M., Smets, B., Bertels, L., Roo, B.D., Lesiv, M., Tsendbazar, N.-E., Herold, M., Fritz, S., 2020. Copernicus Global Land Service: Land Cover 100m: Collection 3: Epoch 2019: Globe. https://doi.org/10.5281/ZENODO.3939050</w:t>
      </w:r>
    </w:p>
    <w:p w14:paraId="671C2B5B" w14:textId="77777777" w:rsidR="0073378C" w:rsidRDefault="0073378C" w:rsidP="0073378C">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3EB82B68" w14:textId="77777777" w:rsidR="0073378C" w:rsidRDefault="0073378C" w:rsidP="0073378C">
      <w:pPr>
        <w:pStyle w:val="Bibliography"/>
      </w:pPr>
      <w:r>
        <w:t>Caldwell, A.R., 2025. Robust TOST Procedures (Vigenette).</w:t>
      </w:r>
    </w:p>
    <w:p w14:paraId="3A661D75" w14:textId="77777777" w:rsidR="0073378C" w:rsidRDefault="0073378C" w:rsidP="0073378C">
      <w:pPr>
        <w:pStyle w:val="Bibliography"/>
      </w:pPr>
      <w:r>
        <w:t>Caldwell, A.R., 2022. Exploring Equivalence Testing with the Updated TOSTER R Package. https://doi.org/10.31234/osf.io/ty8de</w:t>
      </w:r>
    </w:p>
    <w:p w14:paraId="7A84E1D3" w14:textId="77777777" w:rsidR="0073378C" w:rsidRDefault="0073378C" w:rsidP="0073378C">
      <w:pPr>
        <w:pStyle w:val="Bibliography"/>
      </w:pPr>
      <w:r>
        <w:t>Callaghan, J., 2020. Extreme Rainfall and Flooding from Hurricane Florence. Trop. Cyclone Res. Rev. 9, 172–177. https://doi.org/10.1016/j.tcrr.2020.07.002</w:t>
      </w:r>
    </w:p>
    <w:p w14:paraId="56D85110" w14:textId="77777777" w:rsidR="0073378C" w:rsidRPr="0073378C" w:rsidRDefault="0073378C" w:rsidP="0073378C">
      <w:pPr>
        <w:pStyle w:val="Bibliography"/>
        <w:rPr>
          <w:lang w:val="fr-FR"/>
        </w:rPr>
      </w:pPr>
      <w:r>
        <w:t xml:space="preserve">Cao, L., Coops, N.C., Innes, J.L., Sheppard, S.R.J., Fu, L., Ruan, H., She, G., 2016. Estimation of Forest Biomass Dynamics in Subtropical Forests Using Multi-Temporal Airborne LiDAR Data. </w:t>
      </w:r>
      <w:r w:rsidRPr="0073378C">
        <w:rPr>
          <w:lang w:val="fr-FR"/>
        </w:rPr>
        <w:t>Remote Sens. Environ. 178, 158–171. https://doi.org/10.1016/j.rse.2016.03.012</w:t>
      </w:r>
    </w:p>
    <w:p w14:paraId="43AAC4EE" w14:textId="77777777" w:rsidR="0073378C" w:rsidRDefault="0073378C" w:rsidP="0073378C">
      <w:pPr>
        <w:pStyle w:val="Bibliography"/>
      </w:pPr>
      <w:r w:rsidRPr="0073378C">
        <w:rPr>
          <w:lang w:val="fr-FR"/>
        </w:rPr>
        <w:t xml:space="preserve">Carabajal, C.C., Boy, J.-P., 2020. </w:t>
      </w:r>
      <w:r>
        <w:t>ICESat-2 Altimetry as Geodetic Control. Int. Arch. Photogramm. Remote Sens. Spat. Inf. Sci. XLIII-B3-2020, 1299–1306. https://doi.org/10.5194/isprs-archives-XLIII-B3-2020-1299-2020</w:t>
      </w:r>
    </w:p>
    <w:p w14:paraId="0951AA71" w14:textId="77777777" w:rsidR="0073378C" w:rsidRDefault="0073378C" w:rsidP="0073378C">
      <w:pPr>
        <w:pStyle w:val="Bibliography"/>
      </w:pPr>
      <w:r w:rsidRPr="0073378C">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1D046B92" w14:textId="77777777" w:rsidR="0073378C" w:rsidRDefault="0073378C" w:rsidP="0073378C">
      <w:pPr>
        <w:pStyle w:val="Bibliography"/>
      </w:pPr>
      <w:r>
        <w:t>Chen, S., Ghadami, A., Epureanu, B.I., 2022. Practical Guide to Using Kendall’s Tau in the Context of Forecasting Critical Transitions. R. Soc. Open Sci. 9, 211346. https://doi.org/10.1098/rsos.211346</w:t>
      </w:r>
    </w:p>
    <w:p w14:paraId="4D9F948F" w14:textId="77777777" w:rsidR="0073378C" w:rsidRDefault="0073378C" w:rsidP="0073378C">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7E130797" w14:textId="77777777" w:rsidR="0073378C" w:rsidRDefault="0073378C" w:rsidP="0073378C">
      <w:pPr>
        <w:pStyle w:val="Bibliography"/>
      </w:pPr>
      <w:r>
        <w:t xml:space="preserve">Dubayah, R., Armston, J., Healey, S.P., Bruening, J.M., Patterson, P.L., Kellner, J.R., Duncanson, L., Saarela, S., Ståhl, G., Yang, Z., Tang, H., Blair, J.B., Fatoyinbo, L., Goetz, S., Hancock, S., Hansen, M., Hofton, M., Hurtt, G., Luthcke, S., 2022. GEDI </w:t>
      </w:r>
      <w:r>
        <w:lastRenderedPageBreak/>
        <w:t>Launches a New Era of Biomass Inference from Space. Environ. Res. Lett. 17, 095001. https://doi.org/10.1088/1748-9326/ac8694</w:t>
      </w:r>
    </w:p>
    <w:p w14:paraId="3B171D4C" w14:textId="77777777" w:rsidR="0073378C" w:rsidRPr="0073378C" w:rsidRDefault="0073378C" w:rsidP="0073378C">
      <w:pPr>
        <w:pStyle w:val="Bibliography"/>
        <w:rPr>
          <w:lang w:val="fr-FR"/>
        </w:rPr>
      </w:pPr>
      <w:r>
        <w:t xml:space="preserve">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w:t>
      </w:r>
      <w:r w:rsidRPr="0073378C">
        <w:rPr>
          <w:lang w:val="fr-FR"/>
        </w:rPr>
        <w:t>Sci. Remote Sens. 1, 100002. https://doi.org/10.1016/j.srs.2020.100002</w:t>
      </w:r>
    </w:p>
    <w:p w14:paraId="00CBC6C1" w14:textId="77777777" w:rsidR="0073378C" w:rsidRDefault="0073378C" w:rsidP="0073378C">
      <w:pPr>
        <w:pStyle w:val="Bibliography"/>
      </w:pPr>
      <w:r w:rsidRPr="0073378C">
        <w:rPr>
          <w:lang w:val="fr-FR"/>
        </w:rPr>
        <w:t xml:space="preserve">EarthSoft, Inc., 2024. </w:t>
      </w:r>
      <w:r>
        <w:t>Mann-Kendall Tests [WWW Document]. EQuIS 7243. URL https://help.earthsoft.com/lib_mann-kendall.htm (accessed 5.19.25).</w:t>
      </w:r>
    </w:p>
    <w:p w14:paraId="24947AEF" w14:textId="77777777" w:rsidR="0073378C" w:rsidRDefault="0073378C" w:rsidP="0073378C">
      <w:pPr>
        <w:pStyle w:val="Bibliography"/>
      </w:pPr>
      <w:r>
        <w:t>Esri Inc., 2025. How Linear Regression Algorithm Works. Feature Tabular Anal. Toolset Concepts. URL https://pro.arcgis.com/en/pro-app/latest/tool-reference/geoai/how-linear-regression-works.htm</w:t>
      </w:r>
    </w:p>
    <w:p w14:paraId="6F3CEBBA" w14:textId="77777777" w:rsidR="0073378C" w:rsidRDefault="0073378C" w:rsidP="0073378C">
      <w:pPr>
        <w:pStyle w:val="Bibliography"/>
      </w:pPr>
      <w:r>
        <w:t>FAO and UNEP, 2020. The State of the World’s Forests 2020, Forests, biodiversity, and people. FAO and UNEP, Rome. https://doi.org/10.4060/ca8642en</w:t>
      </w:r>
    </w:p>
    <w:p w14:paraId="0F2C4029" w14:textId="77777777" w:rsidR="0073378C" w:rsidRPr="0073378C" w:rsidRDefault="0073378C" w:rsidP="0073378C">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73378C">
        <w:rPr>
          <w:lang w:val="fr-FR"/>
        </w:rPr>
        <w:t>Remote Sens. Environ. 291, 113570. https://doi.org/10.1016/j.rse.2023.113570</w:t>
      </w:r>
    </w:p>
    <w:p w14:paraId="2FA6313F" w14:textId="77777777" w:rsidR="0073378C" w:rsidRDefault="0073378C" w:rsidP="0073378C">
      <w:pPr>
        <w:pStyle w:val="Bibliography"/>
      </w:pPr>
      <w:r w:rsidRPr="0073378C">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15BC1B40" w14:textId="77777777" w:rsidR="0073378C" w:rsidRDefault="0073378C" w:rsidP="0073378C">
      <w:pPr>
        <w:pStyle w:val="Bibliography"/>
      </w:pPr>
      <w:r>
        <w:t>Frost, J., 2023. What is the Bonferroni Correction and How to Use It. Stat. Jim. URL https://statisticsbyjim.com/hypothesis-testing/bonferroni-correction/</w:t>
      </w:r>
    </w:p>
    <w:p w14:paraId="6C6E2629" w14:textId="77777777" w:rsidR="0073378C" w:rsidRDefault="0073378C" w:rsidP="0073378C">
      <w:pPr>
        <w:pStyle w:val="Bibliography"/>
      </w:pPr>
      <w:r>
        <w:t>Goldstein-Greenwood, J., 2023. Theil-Sen Regression: Programming and Understanding an Outlier-Resistant Alternative to Least Squares. UVA Libr. StatLab.</w:t>
      </w:r>
    </w:p>
    <w:p w14:paraId="58BAF0C6" w14:textId="77777777" w:rsidR="0073378C" w:rsidRPr="0073378C" w:rsidRDefault="0073378C" w:rsidP="0073378C">
      <w:pPr>
        <w:pStyle w:val="Bibliography"/>
        <w:rPr>
          <w:lang w:val="es-ES"/>
        </w:rPr>
      </w:pPr>
      <w:r>
        <w:t xml:space="preserve">Griffin, M., Malsick, M., Mizzell, H., Moore, L., 2020. Historic Rainfall and Record-Breaking Flooding from Hurricane Florence in the Pee Dee Watershed. </w:t>
      </w:r>
      <w:r w:rsidRPr="0073378C">
        <w:rPr>
          <w:lang w:val="es-ES"/>
        </w:rPr>
        <w:t>J. S. C. Water Resour. 28–35. https://doi.org/10.34068/JSCWR.06.03</w:t>
      </w:r>
    </w:p>
    <w:p w14:paraId="16B3BBC4" w14:textId="77777777" w:rsidR="0073378C" w:rsidRDefault="0073378C" w:rsidP="0073378C">
      <w:pPr>
        <w:pStyle w:val="Bibliography"/>
      </w:pPr>
      <w:r w:rsidRPr="0073378C">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08370DE5" w14:textId="77777777" w:rsidR="0073378C" w:rsidRDefault="0073378C" w:rsidP="0073378C">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431CCCCE" w14:textId="77777777" w:rsidR="0073378C" w:rsidRDefault="0073378C" w:rsidP="0073378C">
      <w:pPr>
        <w:pStyle w:val="Bibliography"/>
      </w:pPr>
      <w:r>
        <w:t>Hancock, S., McGrath, C., Lowe, C., Davenport, I., Woodhouse, I., 2021. Requirements for a Global Lidar System: Spaceborne Lidar with Wall-to-Wall Coverage. R. Soc. Open Sci. 8, 211166. https://doi.org/10.1098/rsos.211166</w:t>
      </w:r>
    </w:p>
    <w:p w14:paraId="42E9C0AB" w14:textId="77777777" w:rsidR="0073378C" w:rsidRDefault="0073378C" w:rsidP="0073378C">
      <w:pPr>
        <w:pStyle w:val="Bibliography"/>
      </w:pPr>
      <w:r>
        <w:t>Harris, N., Gibbs, D., 2021. Forests Absorb Twice As Much Carbon As They Emit Each Year.</w:t>
      </w:r>
    </w:p>
    <w:p w14:paraId="1C91450D" w14:textId="77777777" w:rsidR="0073378C" w:rsidRDefault="0073378C" w:rsidP="0073378C">
      <w:pPr>
        <w:pStyle w:val="Bibliography"/>
      </w:pPr>
      <w:r>
        <w:lastRenderedPageBreak/>
        <w:t>Hinck, J.E., Stachyra, J., 2019. 2019 Disaster Relief Act: USGS Recovery Activities (USGS Numbered Series No. 2019–3066), Fact Sheet. Columbia Environmental Research Center, U.S. Geological Survey, Reston, VA.</w:t>
      </w:r>
    </w:p>
    <w:p w14:paraId="0C12D0E7" w14:textId="77777777" w:rsidR="0073378C" w:rsidRDefault="0073378C" w:rsidP="0073378C">
      <w:pPr>
        <w:pStyle w:val="Bibliography"/>
      </w:pPr>
      <w:r>
        <w:t>Hobu, Inc., 2025. USGS 3DEP LiDAR Point Clouds.</w:t>
      </w:r>
    </w:p>
    <w:p w14:paraId="48E4E4D7" w14:textId="77777777" w:rsidR="0073378C" w:rsidRDefault="0073378C" w:rsidP="0073378C">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102BEB6B" w14:textId="77777777" w:rsidR="0073378C" w:rsidRDefault="0073378C" w:rsidP="0073378C">
      <w:pPr>
        <w:pStyle w:val="Bibliography"/>
      </w:pPr>
      <w:r>
        <w:t>Hurtado, S.L., 2020. RobustLinearReg: Robust Linear Regressions. https://doi.org/10.32614/CRAN.package.RobustLinearReg</w:t>
      </w:r>
    </w:p>
    <w:p w14:paraId="7FF31D24" w14:textId="77777777" w:rsidR="0073378C" w:rsidRDefault="0073378C" w:rsidP="0073378C">
      <w:pPr>
        <w:pStyle w:val="Bibliography"/>
      </w:pPr>
      <w:r>
        <w:t>Jarron, L.R., Coops, N.C., MacKenzie, W.H., Tompalski, P., Dykstra, P., 2020. Detection of Sub-Canopy Forest Structure Using Airborne LiDAR. Remote Sens. Environ. 244, 111770. https://doi.org/10.1016/j.rse.2020.111770</w:t>
      </w:r>
    </w:p>
    <w:p w14:paraId="2CB1F3E7" w14:textId="77777777" w:rsidR="0073378C" w:rsidRDefault="0073378C" w:rsidP="0073378C">
      <w:pPr>
        <w:pStyle w:val="Bibliography"/>
      </w:pPr>
      <w:r>
        <w:t>JMP Statistical Discovery LLC, 2025. The T-Test [WWW Document]. Stat. Knowl. Portal. URL https://www.jmp.com/en/statistics-knowledge-portal/t-test</w:t>
      </w:r>
    </w:p>
    <w:p w14:paraId="41E6A847" w14:textId="77777777" w:rsidR="0073378C" w:rsidRDefault="0073378C" w:rsidP="0073378C">
      <w:pPr>
        <w:pStyle w:val="Bibliography"/>
      </w:pPr>
      <w:r>
        <w:t>JMP Statistical Discovery LLC, 2024. Equivalence Test Reports [WWW Document]. URL https://www.jmp.com/support/help/en/18.1/index.shtml#page/jmp/equivalence-test-reports.shtml</w:t>
      </w:r>
    </w:p>
    <w:p w14:paraId="48D290F2" w14:textId="77777777" w:rsidR="0073378C" w:rsidRDefault="0073378C" w:rsidP="0073378C">
      <w:pPr>
        <w:pStyle w:val="Bibliography"/>
      </w:pPr>
      <w:r>
        <w:t>Jordahl, K., Bossche, J.V.D., Fleischmann, M., Wasserman, J., McBride, J., Gerard, J., Tratner, J., Perry, M., Badaracco, A.G., Farmer, C., Hjelle, G.A., Snow, A.D., Cochran, M., Gillies, S., Culbertson, L., Bartos, M., Eubank, N., Maxalbert, Bilogur, A., Rey, S., Ren, C., Arribas-Bel, D., Wasser, L., Wolf, L.J., Journois, M., Wilson, J., Greenhall, A., Holdgraf, C., Filipe, Leblanc, F., 2020. geopandas/geopandas: v0.8.1. https://doi.org/10.5281/ZENODO.3946761</w:t>
      </w:r>
    </w:p>
    <w:p w14:paraId="510F75FF" w14:textId="77777777" w:rsidR="0073378C" w:rsidRDefault="0073378C" w:rsidP="0073378C">
      <w:pPr>
        <w:pStyle w:val="Bibliography"/>
      </w:pPr>
      <w:r>
        <w:t>Kendall, M.G., Gibbons, J.D., 1990. Rank correlation methods, 5. ed. ed. Oxford Univ. Press, New York.</w:t>
      </w:r>
    </w:p>
    <w:p w14:paraId="592E888F" w14:textId="77777777" w:rsidR="0073378C" w:rsidRDefault="0073378C" w:rsidP="0073378C">
      <w:pPr>
        <w:pStyle w:val="Bibliography"/>
      </w:pPr>
      <w:r>
        <w:t>Khaine, I., Woo, S.Y., 2015. An Overview of Interrelationship Between Climate Change and Forests. For. Sci. Technol. 11, 11–18. https://doi.org/10.1080/21580103.2014.932718</w:t>
      </w:r>
    </w:p>
    <w:p w14:paraId="6939B661" w14:textId="77777777" w:rsidR="0073378C" w:rsidRDefault="0073378C" w:rsidP="0073378C">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66169EAC" w14:textId="77777777" w:rsidR="0073378C" w:rsidRDefault="0073378C" w:rsidP="0073378C">
      <w:pPr>
        <w:pStyle w:val="Bibliography"/>
      </w:pPr>
      <w:r>
        <w:t>Lakens, D., 2022. Improving Your Statistical Inferences. https://doi.org/10.5281/ZENODO.6409077</w:t>
      </w:r>
    </w:p>
    <w:p w14:paraId="0CD21ADB" w14:textId="77777777" w:rsidR="0073378C" w:rsidRDefault="0073378C" w:rsidP="0073378C">
      <w:pPr>
        <w:pStyle w:val="Bibliography"/>
      </w:pPr>
      <w:r>
        <w:t>Lakens, D., 2017. Equivalence Tests: A Practical Primer for t-Tests, Correlations, and Meta-Analyses. Soc. Psychol. Personal. Sci. 8, 355–362. https://doi.org/10.1177/1948550617697177</w:t>
      </w:r>
    </w:p>
    <w:p w14:paraId="735D0C63" w14:textId="77777777" w:rsidR="0073378C" w:rsidRDefault="0073378C" w:rsidP="0073378C">
      <w:pPr>
        <w:pStyle w:val="Bibliography"/>
      </w:pPr>
      <w:r>
        <w:t>LANDFIRE, Earth Resources Observation and Science Center (EROS), U.S. Geological Survey, 2022a. LANDFIRE 2020 Aspect (Asp) CONUS.</w:t>
      </w:r>
    </w:p>
    <w:p w14:paraId="53B12115" w14:textId="77777777" w:rsidR="0073378C" w:rsidRDefault="0073378C" w:rsidP="0073378C">
      <w:pPr>
        <w:pStyle w:val="Bibliography"/>
      </w:pPr>
      <w:r>
        <w:t>LANDFIRE, Earth Resources Observation and Science Center (EROS), U.S. Geological Survey, 2022b. LANDFIRE 2020 Elevation (Elev) CONUS.</w:t>
      </w:r>
    </w:p>
    <w:p w14:paraId="4D4F0ADB" w14:textId="77777777" w:rsidR="0073378C" w:rsidRPr="0073378C" w:rsidRDefault="0073378C" w:rsidP="0073378C">
      <w:pPr>
        <w:pStyle w:val="Bibliography"/>
        <w:rPr>
          <w:lang w:val="es-ES"/>
        </w:rPr>
      </w:pPr>
      <w:r>
        <w:t xml:space="preserve">LaRue, E.A., Fahey, R., Fuson, T.L., Foster, J.R., Matthes, J.H., Krause, K., Hardiman, B.S., 2022. Evaluating the Sensitivity of Forest Structural Diversity Characterization to LiDAR Point Density. </w:t>
      </w:r>
      <w:r w:rsidRPr="0073378C">
        <w:rPr>
          <w:lang w:val="es-ES"/>
        </w:rPr>
        <w:t>Ecosphere 13, e4209. https://doi.org/10.1002/ecs2.4209</w:t>
      </w:r>
    </w:p>
    <w:p w14:paraId="6C60406F" w14:textId="77777777" w:rsidR="0073378C" w:rsidRDefault="0073378C" w:rsidP="0073378C">
      <w:pPr>
        <w:pStyle w:val="Bibliography"/>
      </w:pPr>
      <w:r w:rsidRPr="0073378C">
        <w:rPr>
          <w:lang w:val="es-ES"/>
        </w:rPr>
        <w:lastRenderedPageBreak/>
        <w:t xml:space="preserve">Li, B., Zhao, T., Su, X., Fan, G., Zhang, W., Deng, Z., Yu, Y., 2022. </w:t>
      </w:r>
      <w:r>
        <w:t>Correction of Terrain Effects on Forest Canopy Height Estimation Using ICESat-2 and High Spatial Resolution Images. Remote Sens. 14, 4453. https://doi.org/10.3390/rs14184453</w:t>
      </w:r>
    </w:p>
    <w:p w14:paraId="4394CA1A" w14:textId="77777777" w:rsidR="0073378C" w:rsidRDefault="0073378C" w:rsidP="0073378C">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3E1A10F3" w14:textId="77777777" w:rsidR="0073378C" w:rsidRDefault="0073378C" w:rsidP="0073378C">
      <w:pPr>
        <w:pStyle w:val="Bibliography"/>
      </w:pPr>
      <w:r>
        <w:t>Linear Regression (No. 101), 1997. , Course List for 1997-98. Department of Statistics, Yale University.</w:t>
      </w:r>
    </w:p>
    <w:p w14:paraId="09091B63" w14:textId="77777777" w:rsidR="0073378C" w:rsidRPr="0073378C" w:rsidRDefault="0073378C" w:rsidP="0073378C">
      <w:pPr>
        <w:pStyle w:val="Bibliography"/>
        <w:rPr>
          <w:lang w:val="fr-FR"/>
        </w:rPr>
      </w:pPr>
      <w:r>
        <w:t xml:space="preserve">Liu, A., Cheng, X., Chen, Z., 2021. Performance Evaluation of GEDI and ICESat-2 Laser Altimeter Data for Terrain and Canopy Height Retrievals. </w:t>
      </w:r>
      <w:r w:rsidRPr="0073378C">
        <w:rPr>
          <w:lang w:val="fr-FR"/>
        </w:rPr>
        <w:t>Remote Sens. Environ. 264, 112571. https://doi.org/10.1016/j.rse.2021.112571</w:t>
      </w:r>
    </w:p>
    <w:p w14:paraId="3D6C6807" w14:textId="77777777" w:rsidR="0073378C" w:rsidRDefault="0073378C" w:rsidP="0073378C">
      <w:pPr>
        <w:pStyle w:val="Bibliography"/>
      </w:pPr>
      <w:r w:rsidRPr="0073378C">
        <w:rPr>
          <w:lang w:val="fr-FR"/>
        </w:rPr>
        <w:t xml:space="preserve">Liu, M., Popescu, S., Malambo, L., 2019. </w:t>
      </w:r>
      <w:r>
        <w:t>Feasibility of Burned Area Mapping Based on ICESAT−2 Photon Counting Data. Remote Sens. 12, 24. https://doi.org/10.3390/rs12010024</w:t>
      </w:r>
    </w:p>
    <w:p w14:paraId="02DF9DD4" w14:textId="77777777" w:rsidR="0073378C" w:rsidRDefault="0073378C" w:rsidP="0073378C">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57B673DA" w14:textId="77777777" w:rsidR="0073378C" w:rsidRPr="0073378C" w:rsidRDefault="0073378C" w:rsidP="0073378C">
      <w:pPr>
        <w:pStyle w:val="Bibliography"/>
        <w:rPr>
          <w:lang w:val="fr-FR"/>
        </w:rPr>
      </w:pPr>
      <w:r>
        <w:t xml:space="preserve">Malambo, L., Popescu, S., 2024. Mapping Vegetation Canopy Height Across the Contiguous United States Using ICESat-2 and Ancillary Datasets. </w:t>
      </w:r>
      <w:r w:rsidRPr="0073378C">
        <w:rPr>
          <w:lang w:val="fr-FR"/>
        </w:rPr>
        <w:t>Remote Sens. Environ. 309, 114226. https://doi.org/10.1016/j.rse.2024.114226</w:t>
      </w:r>
    </w:p>
    <w:p w14:paraId="0D8767FD" w14:textId="77777777" w:rsidR="0073378C" w:rsidRPr="0073378C" w:rsidRDefault="0073378C" w:rsidP="0073378C">
      <w:pPr>
        <w:pStyle w:val="Bibliography"/>
        <w:rPr>
          <w:lang w:val="fr-FR"/>
        </w:rPr>
      </w:pPr>
      <w:r w:rsidRPr="0073378C">
        <w:rPr>
          <w:lang w:val="fr-FR"/>
        </w:rPr>
        <w:t xml:space="preserve">Malambo, L., Popescu, S.C., 2021. </w:t>
      </w:r>
      <w:r>
        <w:t xml:space="preserve">Assessing the Agreement of ICESat-2 Terrain and Canopy Height with Airborne Lidar Over US Ecozones. </w:t>
      </w:r>
      <w:r w:rsidRPr="0073378C">
        <w:rPr>
          <w:lang w:val="fr-FR"/>
        </w:rPr>
        <w:t>Remote Sens. Environ. 266, 112711. https://doi.org/10.1016/j.rse.2021.112711</w:t>
      </w:r>
    </w:p>
    <w:p w14:paraId="1EAD0DB5" w14:textId="77777777" w:rsidR="0073378C" w:rsidRDefault="0073378C" w:rsidP="0073378C">
      <w:pPr>
        <w:pStyle w:val="Bibliography"/>
      </w:pPr>
      <w:r w:rsidRPr="0073378C">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6FF3A674" w14:textId="77777777" w:rsidR="0073378C" w:rsidRDefault="0073378C" w:rsidP="0073378C">
      <w:pPr>
        <w:pStyle w:val="Bibliography"/>
      </w:pPr>
      <w:r>
        <w:t>Mann, H.B., 1945. Nonparametric Tests Against Trend. Econometrica 13, 245. https://doi.org/10.2307/1907187</w:t>
      </w:r>
    </w:p>
    <w:p w14:paraId="714597D7" w14:textId="77777777" w:rsidR="0073378C" w:rsidRDefault="0073378C" w:rsidP="0073378C">
      <w:pPr>
        <w:pStyle w:val="Bibliography"/>
      </w:pPr>
      <w:r>
        <w:t>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Remote Sens. Environ. 190, 260–273. https://doi.org/10.1016/j.rse.2016.12.029</w:t>
      </w:r>
    </w:p>
    <w:p w14:paraId="15DEFBEF" w14:textId="77777777" w:rsidR="0073378C" w:rsidRDefault="0073378C" w:rsidP="0073378C">
      <w:pPr>
        <w:pStyle w:val="Bibliography"/>
      </w:pPr>
      <w:r>
        <w:t>Meals, D., Spooner, J., Dressing, S., Harcum, J., 2011. Statistical Analysis for Monotonic Trends (No. 6), Tech Notes. U.S. Environmental Protection Agency, Fairfax, VA.</w:t>
      </w:r>
    </w:p>
    <w:p w14:paraId="2673B7CC" w14:textId="77777777" w:rsidR="0073378C" w:rsidRDefault="0073378C" w:rsidP="0073378C">
      <w:pPr>
        <w:pStyle w:val="Bibliography"/>
      </w:pPr>
      <w:r>
        <w:t>Mielcarek, M., Kamińska, A., Stereńczak, K., 2020. Digital Aerial Photogrammetry (DAP) and Airborne Laser Scanning (ALS) as Sources of Information About Tree Height: Comparisons of the Accuracy of Remote Sensing Methods for Tree Height Estimation. Remote Sens. 12, 1808. https://doi.org/10.3390/rs12111808</w:t>
      </w:r>
    </w:p>
    <w:p w14:paraId="405EDAE3" w14:textId="77777777" w:rsidR="0073378C" w:rsidRDefault="0073378C" w:rsidP="0073378C">
      <w:pPr>
        <w:pStyle w:val="Bibliography"/>
      </w:pPr>
      <w:r>
        <w:t xml:space="preserve">Mitchell, J.C., Kashian, D.M., Chen, X., Cousins, S., Flaspohler, D., Gruner, D.S., Johnson, J.S., Surasinghe, T.D., Zambrano, J., Buma, B., 2023. Forest Ecosystem Properties </w:t>
      </w:r>
      <w:r>
        <w:lastRenderedPageBreak/>
        <w:t>Emerge from Interactions of Structure and Disturbance. Front. Ecol. Environ. 21, 14–23. https://doi.org/10.1002/fee.2589</w:t>
      </w:r>
    </w:p>
    <w:p w14:paraId="11FFFEC6" w14:textId="77777777" w:rsidR="0073378C" w:rsidRDefault="0073378C" w:rsidP="0073378C">
      <w:pPr>
        <w:pStyle w:val="Bibliography"/>
      </w:pPr>
      <w:r>
        <w:t>Mulverhill, C., Coops, N.C., Hermosilla, T., White, J.C., Wulder, M.A., 2022. Evaluating ICESat-2 for Monitoring, Modeling, and Update of Large Area Forest Canopy Height Products. Remote Sens. Environ. 271, 112919. https://doi.org/10.1016/j.rse.2022.112919</w:t>
      </w:r>
    </w:p>
    <w:p w14:paraId="24DDB046" w14:textId="77777777" w:rsidR="0073378C" w:rsidRDefault="0073378C" w:rsidP="0073378C">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67C025B3" w14:textId="77777777" w:rsidR="0073378C" w:rsidRPr="0073378C" w:rsidRDefault="0073378C" w:rsidP="0073378C">
      <w:pPr>
        <w:pStyle w:val="Bibliography"/>
        <w:rPr>
          <w:lang w:val="fr-FR"/>
        </w:rPr>
      </w:pPr>
      <w:r>
        <w:t xml:space="preserve">Neuenschwander, A., Guenther, E., White, J.C., Duncanson, L., Montesano, P., 2020. Validation of ICESat-2 Terrain and Canopy Heights in Boreal Forests. </w:t>
      </w:r>
      <w:r w:rsidRPr="0073378C">
        <w:rPr>
          <w:lang w:val="fr-FR"/>
        </w:rPr>
        <w:t>Remote Sens. Environ. 251, 112110. https://doi.org/10.1016/j.rse.2020.112110</w:t>
      </w:r>
    </w:p>
    <w:p w14:paraId="51732DAD" w14:textId="77777777" w:rsidR="0073378C" w:rsidRPr="0073378C" w:rsidRDefault="0073378C" w:rsidP="0073378C">
      <w:pPr>
        <w:pStyle w:val="Bibliography"/>
        <w:rPr>
          <w:lang w:val="fr-FR"/>
        </w:rPr>
      </w:pPr>
      <w:r w:rsidRPr="0073378C">
        <w:rPr>
          <w:lang w:val="fr-FR"/>
        </w:rPr>
        <w:t xml:space="preserve">Neuenschwander, A., Magruder, L.A., 2019. </w:t>
      </w:r>
      <w:r>
        <w:t xml:space="preserve">Canopy and Terrain Height Retrievals with ICESat-2: A First Look. </w:t>
      </w:r>
      <w:r w:rsidRPr="0073378C">
        <w:rPr>
          <w:lang w:val="fr-FR"/>
        </w:rPr>
        <w:t>Remote Sens. 11, 1721. https://doi.org/10.3390/rs11141721</w:t>
      </w:r>
    </w:p>
    <w:p w14:paraId="4AAC2408" w14:textId="77777777" w:rsidR="0073378C" w:rsidRDefault="0073378C" w:rsidP="0073378C">
      <w:pPr>
        <w:pStyle w:val="Bibliography"/>
      </w:pPr>
      <w:r w:rsidRPr="0073378C">
        <w:rPr>
          <w:lang w:val="fr-FR"/>
        </w:rPr>
        <w:t xml:space="preserve">Neuenschwander, A., Pitts, K., 2019. </w:t>
      </w:r>
      <w:r>
        <w:t>The ATL08 Land and Vegetation Product for the ICESat-2 Mission. Remote Sens. Environ. 221, 247–259. https://doi.org/10.1016/j.rse.2018.11.005</w:t>
      </w:r>
    </w:p>
    <w:p w14:paraId="48EF2D1C" w14:textId="77777777" w:rsidR="0073378C" w:rsidRDefault="0073378C" w:rsidP="0073378C">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1AA25BB9" w14:textId="77777777" w:rsidR="0073378C" w:rsidRDefault="0073378C" w:rsidP="0073378C">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61A585CC" w14:textId="77777777" w:rsidR="0073378C" w:rsidRDefault="0073378C" w:rsidP="0073378C">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260AC8CA" w14:textId="77777777" w:rsidR="0073378C" w:rsidRDefault="0073378C" w:rsidP="0073378C">
      <w:pPr>
        <w:pStyle w:val="Bibliography"/>
      </w:pPr>
      <w:r>
        <w:t>Oh, S., Jung, J., Shao, Guofan, Shao, Gang, Gallion, J., Fei, S., 2022. High-Resolution Canopy Height Model Generation and Validation Using USGS 3DEP LiDAR Data in Indiana, USA. Remote Sens. 14, 935. https://doi.org/10.3390/rs14040935</w:t>
      </w:r>
    </w:p>
    <w:p w14:paraId="06C5B385" w14:textId="77777777" w:rsidR="0073378C" w:rsidRDefault="0073378C" w:rsidP="0073378C">
      <w:pPr>
        <w:pStyle w:val="Bibliography"/>
      </w:pPr>
      <w:r>
        <w:t>Paul, S., Ghebreyesus, D., Sharif, H.O., 2019. Brief Communication: Analysis of the Fatalities and Socio-Economic Impacts Caused by Hurricane Florence. Geosciences 9, 58. https://doi.org/10.3390/geosciences9020058</w:t>
      </w:r>
    </w:p>
    <w:p w14:paraId="6984A964" w14:textId="77777777" w:rsidR="0073378C" w:rsidRDefault="0073378C" w:rsidP="0073378C">
      <w:pPr>
        <w:pStyle w:val="Bibliography"/>
      </w:pPr>
      <w:r>
        <w:t>PDAL Contributors, 2025. PDAL Point Data Abstraction Library.</w:t>
      </w:r>
    </w:p>
    <w:p w14:paraId="21634463" w14:textId="77777777" w:rsidR="0073378C" w:rsidRPr="0073378C" w:rsidRDefault="0073378C" w:rsidP="0073378C">
      <w:pPr>
        <w:pStyle w:val="Bibliography"/>
        <w:rPr>
          <w:lang w:val="fr-FR"/>
        </w:rPr>
      </w:pPr>
      <w:r>
        <w:lastRenderedPageBreak/>
        <w:t xml:space="preserve">Pingel, T.J., Clarke, K.C., McBride, W.A., 2013. An Improved Simple Morphological Filter for the Terrain Classification of Airborne LiDAR Data. </w:t>
      </w:r>
      <w:r w:rsidRPr="0073378C">
        <w:rPr>
          <w:lang w:val="fr-FR"/>
        </w:rPr>
        <w:t>ISPRS J. Photogramm. Remote Sens. 77, 21–30. https://doi.org/10.1016/j.isprsjprs.2012.12.002</w:t>
      </w:r>
    </w:p>
    <w:p w14:paraId="78434262" w14:textId="77777777" w:rsidR="0073378C" w:rsidRPr="0073378C" w:rsidRDefault="0073378C" w:rsidP="0073378C">
      <w:pPr>
        <w:pStyle w:val="Bibliography"/>
        <w:rPr>
          <w:lang w:val="fr-FR"/>
        </w:rPr>
      </w:pPr>
      <w:r>
        <w:t xml:space="preserve">Pronk, M., Eleveld, M., Ledoux, H., 2024. Assessing Vertical Accuracy and Spatial Coverage of ICESat-2 and GEDI Spaceborne Lidar for Creating Global Terrain Models. </w:t>
      </w:r>
      <w:r w:rsidRPr="0073378C">
        <w:rPr>
          <w:lang w:val="fr-FR"/>
        </w:rPr>
        <w:t>Remote Sens. 16, 2259. https://doi.org/10.3390/rs16132259</w:t>
      </w:r>
    </w:p>
    <w:p w14:paraId="4756A130" w14:textId="77777777" w:rsidR="0073378C" w:rsidRPr="0073378C" w:rsidRDefault="0073378C" w:rsidP="0073378C">
      <w:pPr>
        <w:pStyle w:val="Bibliography"/>
        <w:rPr>
          <w:lang w:val="fr-FR"/>
        </w:rPr>
      </w:pPr>
      <w:r w:rsidRPr="0073378C">
        <w:rPr>
          <w:lang w:val="fr-FR"/>
        </w:rPr>
        <w:t xml:space="preserve">Psistaki, K., Tsantopoulos, G., Paschalidou, A., 2024. </w:t>
      </w:r>
      <w:r>
        <w:t xml:space="preserve">An Overview of the Role of Forests in Climate Change Mitigation. </w:t>
      </w:r>
      <w:r w:rsidRPr="0073378C">
        <w:rPr>
          <w:lang w:val="fr-FR"/>
        </w:rPr>
        <w:t>Sustainability 16. https://doi.org/10.3390/su16146089</w:t>
      </w:r>
    </w:p>
    <w:p w14:paraId="61728461" w14:textId="77777777" w:rsidR="0073378C" w:rsidRPr="0073378C" w:rsidRDefault="0073378C" w:rsidP="0073378C">
      <w:pPr>
        <w:pStyle w:val="Bibliography"/>
        <w:rPr>
          <w:lang w:val="fr-FR"/>
        </w:rPr>
      </w:pPr>
      <w:r w:rsidRPr="0073378C">
        <w:rPr>
          <w:lang w:val="fr-FR"/>
        </w:rPr>
        <w:t>Radtke, P., 2025. FIADB_Direct.</w:t>
      </w:r>
    </w:p>
    <w:p w14:paraId="014D6432" w14:textId="77777777" w:rsidR="0073378C" w:rsidRDefault="0073378C" w:rsidP="0073378C">
      <w:pPr>
        <w:pStyle w:val="Bibliography"/>
      </w:pPr>
      <w:r w:rsidRPr="0073378C">
        <w:rPr>
          <w:lang w:val="fr-FR"/>
        </w:rPr>
        <w:t xml:space="preserve">Rai, N., Ma, Q., Poudel, K.P., Himes, A., Meng, Q., 2024. </w:t>
      </w:r>
      <w:r>
        <w:t>Evaluating the Uncertainties in Forest Canopy Height Measurements Using ICESat-2 Data. J. Remote Sens. 4, 0160. https://doi.org/10.34133/remotesensing.0160</w:t>
      </w:r>
    </w:p>
    <w:p w14:paraId="1109754F" w14:textId="77777777" w:rsidR="0073378C" w:rsidRDefault="0073378C" w:rsidP="0073378C">
      <w:pPr>
        <w:pStyle w:val="Bibliography"/>
      </w:pPr>
      <w:r>
        <w:t>Renwick, K., 2023. 2022 Forest Inventory and Analysis Business Report (Business Report). U.S. Department of Agriculture, Forest Service, Research and Development, Forest Inventory and Analysis Program, Washington, D.C.</w:t>
      </w:r>
    </w:p>
    <w:p w14:paraId="32E61272" w14:textId="77777777" w:rsidR="0073378C" w:rsidRDefault="0073378C" w:rsidP="0073378C">
      <w:pPr>
        <w:pStyle w:val="Bibliography"/>
      </w:pPr>
      <w:r w:rsidRPr="0073378C">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3F5E6DFA" w14:textId="77777777" w:rsidR="0073378C" w:rsidRDefault="0073378C" w:rsidP="0073378C">
      <w:pPr>
        <w:pStyle w:val="Bibliography"/>
      </w:pPr>
      <w:r>
        <w:t>Ringard, J., Chiriaco, M., Bastin, S., Habets, F., 2019. Recent Trends in Climate Variability at the Local Scale Using 40 Years of Observations: The Case of the Paris Region of France. Atmospheric Chem. Phys. 19, 13129–13155. https://doi.org/10.5194/acp-19-13129-2019</w:t>
      </w:r>
    </w:p>
    <w:p w14:paraId="24ADE7C0" w14:textId="77777777" w:rsidR="0073378C" w:rsidRDefault="0073378C" w:rsidP="0073378C">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3EA07D54" w14:textId="77777777" w:rsidR="0073378C" w:rsidRDefault="0073378C" w:rsidP="0073378C">
      <w:pPr>
        <w:pStyle w:val="Bibliography"/>
      </w:pPr>
      <w:r>
        <w:t>Rossum, G. van, Drake, F.L., 2010. The Python language reference, Release 3.0.1 [Repr.]. ed, Python documentation manual / Guido van Rossum; Fred L. Drake [ed.]. Python Software Foundation, Hampton, NH.</w:t>
      </w:r>
    </w:p>
    <w:p w14:paraId="2DF4CB6B" w14:textId="77777777" w:rsidR="0073378C" w:rsidRDefault="0073378C" w:rsidP="0073378C">
      <w:pPr>
        <w:pStyle w:val="Bibliography"/>
      </w:pPr>
      <w:r>
        <w:t>Schutz, B.E., Zwally, H.J., Shuman, C.A., Hancock, D., DiMarzio, J.P., 2005. Overview of the ICESat Mission. Geophys. Res. Lett. 32, 2005GL024009. https://doi.org/10.1029/2005GL024009</w:t>
      </w:r>
    </w:p>
    <w:p w14:paraId="232CA1CA" w14:textId="77777777" w:rsidR="0073378C" w:rsidRDefault="0073378C" w:rsidP="0073378C">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024774AA" w14:textId="77777777" w:rsidR="0073378C" w:rsidRDefault="0073378C" w:rsidP="0073378C">
      <w:pPr>
        <w:pStyle w:val="Bibliography"/>
      </w:pPr>
      <w:r>
        <w:t>Sen, P.K., 1968. Estimates of the Regression Coefficient Based on Kendall’s Tau. J. Am. Stat. Assoc. 63, 1379–1389. https://doi.org/10.1080/01621459.1968.10480934</w:t>
      </w:r>
    </w:p>
    <w:p w14:paraId="0A534CAB" w14:textId="77777777" w:rsidR="0073378C" w:rsidRDefault="0073378C" w:rsidP="0073378C">
      <w:pPr>
        <w:pStyle w:val="Bibliography"/>
      </w:pPr>
      <w:r>
        <w:t>Shtaynberger, J., Bar, H., 2023. Equivalence Testing. Cornell Statistical Consulting Unit.</w:t>
      </w:r>
    </w:p>
    <w:p w14:paraId="38B0E45C" w14:textId="77777777" w:rsidR="0073378C" w:rsidRDefault="0073378C" w:rsidP="0073378C">
      <w:pPr>
        <w:pStyle w:val="Bibliography"/>
      </w:pPr>
      <w:r>
        <w:t xml:space="preserve">Socha, J., Hawryło, P., Stereńczak, K., Miścicki, S., Tymińska-Czabańska, L., Młocek, W., Gruba, P., 2020. Assessing the Sensitivity of Site Index Models Developed Using Bi-Temporal Airborne Laser Scanning Data to Different Top Height Estimates and Grid </w:t>
      </w:r>
      <w:r>
        <w:lastRenderedPageBreak/>
        <w:t>Cell Sizes. Int. J. Appl. Earth Obs. Geoinformation 91, 102129. https://doi.org/10.1016/j.jag.2020.102129</w:t>
      </w:r>
    </w:p>
    <w:p w14:paraId="75357CA5" w14:textId="77777777" w:rsidR="0073378C" w:rsidRPr="0073378C" w:rsidRDefault="0073378C" w:rsidP="0073378C">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73378C">
        <w:rPr>
          <w:lang w:val="fr-FR"/>
        </w:rPr>
        <w:t>Int. J. Remote Sens. 43, 721–750. https://doi.org/10.1080/01431161.2021.2023229</w:t>
      </w:r>
    </w:p>
    <w:p w14:paraId="1FFBB1B1" w14:textId="77777777" w:rsidR="0073378C" w:rsidRDefault="0073378C" w:rsidP="0073378C">
      <w:pPr>
        <w:pStyle w:val="Bibliography"/>
      </w:pPr>
      <w:r w:rsidRPr="0073378C">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15DC8E92" w14:textId="77777777" w:rsidR="0073378C" w:rsidRDefault="0073378C" w:rsidP="0073378C">
      <w:pPr>
        <w:pStyle w:val="Bibliography"/>
      </w:pPr>
      <w:r>
        <w:t>The pandas development team, 2025. pandas-dev/pandas: Pandas. https://doi.org/10.5281/ZENODO.15831829</w:t>
      </w:r>
    </w:p>
    <w:p w14:paraId="49564484" w14:textId="77777777" w:rsidR="0073378C" w:rsidRDefault="0073378C" w:rsidP="0073378C">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0D8F4EC1" w14:textId="77777777" w:rsidR="0073378C" w:rsidRDefault="0073378C" w:rsidP="0073378C">
      <w:pPr>
        <w:pStyle w:val="Bibliography"/>
      </w:pPr>
      <w:r>
        <w:t>U.S. Department of Agriculture Forest Service, 2025. Nationwide Forest Inventory (NFI) [WWW Document]. For. Inventory Anal. URL https://research.fs.usda.gov/programs/nfi#data-collection-and-inventory-methods</w:t>
      </w:r>
    </w:p>
    <w:p w14:paraId="4DCCEA93" w14:textId="77777777" w:rsidR="0073378C" w:rsidRDefault="0073378C" w:rsidP="0073378C">
      <w:pPr>
        <w:pStyle w:val="Bibliography"/>
      </w:pPr>
      <w:r>
        <w:t>U.S. Geological Survey, 2025. 3DEP LiDAR Base Specification.</w:t>
      </w:r>
    </w:p>
    <w:p w14:paraId="494FE68A" w14:textId="77777777" w:rsidR="0073378C" w:rsidRDefault="0073378C" w:rsidP="0073378C">
      <w:pPr>
        <w:pStyle w:val="Bibliography"/>
      </w:pPr>
      <w:r>
        <w:t>Wachs, S., 2015. What Is Equivalence Testing &amp; When Should We Use It?</w:t>
      </w:r>
    </w:p>
    <w:p w14:paraId="194C0D82" w14:textId="77777777" w:rsidR="0073378C" w:rsidRDefault="0073378C" w:rsidP="0073378C">
      <w:pPr>
        <w:pStyle w:val="Bibliography"/>
      </w:pPr>
      <w:r>
        <w:t>Wang, X., Liang, X., Gong, W., Häkli, P., Wang, Y., 2024. Accuracy Fluctuations of ICESat-2 Height Measurements in Time Series. Int. J. Appl. Earth Obs. Geoinformation 135, 104234. https://doi.org/10.1016/j.jag.2024.104234</w:t>
      </w:r>
    </w:p>
    <w:p w14:paraId="15AEF1BF" w14:textId="77777777" w:rsidR="0073378C" w:rsidRDefault="0073378C" w:rsidP="0073378C">
      <w:pPr>
        <w:pStyle w:val="Bibliography"/>
      </w:pPr>
      <w:r>
        <w:t>Wild, C.J., Seber, G.A.F., 2000. The Wilcoxon Test, in: Chance Encounters: A First Course in Data Analysis and Inference. Wiley, New York, NY, p. 10.</w:t>
      </w:r>
    </w:p>
    <w:p w14:paraId="737CE4BB" w14:textId="77777777" w:rsidR="0073378C" w:rsidRDefault="0073378C" w:rsidP="0073378C">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195FCA8E" w14:textId="77777777" w:rsidR="0073378C" w:rsidRDefault="0073378C" w:rsidP="0073378C">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0AEA5D5D" w14:textId="77777777" w:rsidR="0073378C" w:rsidRPr="0073378C" w:rsidRDefault="0073378C" w:rsidP="0073378C">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73378C">
        <w:rPr>
          <w:lang w:val="fr-FR"/>
        </w:rPr>
        <w:t>Remote Sens. Environ. 305, 114078. https://doi.org/10.1016/j.rse.2024.114078</w:t>
      </w:r>
    </w:p>
    <w:p w14:paraId="5C0C7FF7" w14:textId="77777777" w:rsidR="0073378C" w:rsidRPr="0073378C" w:rsidRDefault="0073378C" w:rsidP="0073378C">
      <w:pPr>
        <w:pStyle w:val="Bibliography"/>
        <w:rPr>
          <w:lang w:val="fr-FR"/>
        </w:rPr>
      </w:pPr>
      <w:r w:rsidRPr="0073378C">
        <w:rPr>
          <w:lang w:val="fr-FR"/>
        </w:rPr>
        <w:t xml:space="preserve">Yu, C., Yao, W., 2017. </w:t>
      </w:r>
      <w:r>
        <w:t xml:space="preserve">Robust linear regression: A review and comparison. </w:t>
      </w:r>
      <w:r w:rsidRPr="0073378C">
        <w:rPr>
          <w:lang w:val="fr-FR"/>
        </w:rPr>
        <w:t>Commun. Stat. - Simul. Comput. 46, 6261–6282. https://doi.org/10.1080/03610918.2016.1202271</w:t>
      </w:r>
    </w:p>
    <w:p w14:paraId="669615FF" w14:textId="77777777" w:rsidR="0073378C" w:rsidRDefault="0073378C" w:rsidP="0073378C">
      <w:pPr>
        <w:pStyle w:val="Bibliography"/>
      </w:pPr>
      <w:r w:rsidRPr="0073378C">
        <w:rPr>
          <w:lang w:val="fr-FR"/>
        </w:rPr>
        <w:t xml:space="preserve">Yu, J., Nie, S., Liu, W., Zhu, X., Lu, D., Wu, W., Sun, Y., 2022. </w:t>
      </w:r>
      <w:r>
        <w:t>Accuracy Assessment of ICESat-2 Ground Elevation and Canopy Height Estimates in Mangroves. IEEE Geosci. Remote Sens. Lett. 19, 1–5. https://doi.org/10.1109/LGRS.2021.3107440</w:t>
      </w:r>
    </w:p>
    <w:p w14:paraId="26D6CDBA" w14:textId="77777777" w:rsidR="0073378C" w:rsidRPr="0073378C" w:rsidRDefault="0073378C" w:rsidP="0073378C">
      <w:pPr>
        <w:pStyle w:val="Bibliography"/>
        <w:rPr>
          <w:lang w:val="fr-FR"/>
        </w:rPr>
      </w:pPr>
      <w:r>
        <w:lastRenderedPageBreak/>
        <w:t xml:space="preserve">Yu, X., Hyyppä, J., Kaartinen, H., Maltamo, M., 2004. Automatic Detection of Harvested Trees and Determination of Forest Growth Using Airborne Laser Scanning. </w:t>
      </w:r>
      <w:r w:rsidRPr="0073378C">
        <w:rPr>
          <w:lang w:val="fr-FR"/>
        </w:rPr>
        <w:t>Remote Sens. Environ. 90, 451–462. https://doi.org/10.1016/j.rse.2004.02.001</w:t>
      </w:r>
    </w:p>
    <w:p w14:paraId="199F163D" w14:textId="77777777" w:rsidR="0073378C" w:rsidRDefault="0073378C" w:rsidP="0073378C">
      <w:pPr>
        <w:pStyle w:val="Bibliography"/>
      </w:pPr>
      <w:r w:rsidRPr="0073378C">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0724E872" w14:textId="77777777" w:rsidR="0073378C" w:rsidRPr="0073378C" w:rsidRDefault="0073378C" w:rsidP="0073378C">
      <w:pPr>
        <w:pStyle w:val="Bibliography"/>
        <w:rPr>
          <w:lang w:val="fr-FR"/>
        </w:rPr>
      </w:pPr>
      <w:r>
        <w:t xml:space="preserve">Zhao, K., Suarez, J.C., Garcia, M., Hu, T., Wang, C., Londo, A., 2018. Utility of Multitemporal LiDAR for Forest and Carbon Monitoring: Tree Growth, Biomass Dynamics, and Carbon Flux. </w:t>
      </w:r>
      <w:r w:rsidRPr="0073378C">
        <w:rPr>
          <w:lang w:val="fr-FR"/>
        </w:rPr>
        <w:t>Remote Sens. Environ. 204, 883–897. https://doi.org/10.1016/j.rse.2017.09.007</w:t>
      </w:r>
    </w:p>
    <w:p w14:paraId="2DF61F6D" w14:textId="77777777" w:rsidR="0073378C" w:rsidRDefault="0073378C" w:rsidP="0073378C">
      <w:pPr>
        <w:pStyle w:val="Bibliography"/>
      </w:pPr>
      <w:r w:rsidRPr="0073378C">
        <w:rPr>
          <w:lang w:val="fr-FR"/>
        </w:rPr>
        <w:t xml:space="preserve">Zolkos, S.G., Goetz, S.J., Dubayah, R., 2013. </w:t>
      </w:r>
      <w:r>
        <w:t>A Meta-Analysis of Terrestrial Aboveground Biomass Estimation Using Lidar Remote Sensing. Remote Sens. Environ. 128, 289–298. https://doi.org/10.1016/j.rse.2012.10.017</w:t>
      </w:r>
    </w:p>
    <w:p w14:paraId="697AB01C" w14:textId="14EE7765"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2786A"/>
    <w:rsid w:val="00030AE0"/>
    <w:rsid w:val="00036B00"/>
    <w:rsid w:val="00041D59"/>
    <w:rsid w:val="000514AD"/>
    <w:rsid w:val="0006015D"/>
    <w:rsid w:val="00065431"/>
    <w:rsid w:val="0006590A"/>
    <w:rsid w:val="00073CED"/>
    <w:rsid w:val="00075E5A"/>
    <w:rsid w:val="000964FC"/>
    <w:rsid w:val="00097914"/>
    <w:rsid w:val="000C3C86"/>
    <w:rsid w:val="000C445D"/>
    <w:rsid w:val="000C5B44"/>
    <w:rsid w:val="000C7F25"/>
    <w:rsid w:val="000E0A48"/>
    <w:rsid w:val="000E567A"/>
    <w:rsid w:val="000E6FAC"/>
    <w:rsid w:val="000F02F0"/>
    <w:rsid w:val="0010701E"/>
    <w:rsid w:val="00114F68"/>
    <w:rsid w:val="001316A1"/>
    <w:rsid w:val="0013203B"/>
    <w:rsid w:val="0014208B"/>
    <w:rsid w:val="001527AE"/>
    <w:rsid w:val="001646C5"/>
    <w:rsid w:val="0018033E"/>
    <w:rsid w:val="0019027A"/>
    <w:rsid w:val="001A34E8"/>
    <w:rsid w:val="001B1395"/>
    <w:rsid w:val="001D716E"/>
    <w:rsid w:val="001E0097"/>
    <w:rsid w:val="001E153F"/>
    <w:rsid w:val="001E3E3D"/>
    <w:rsid w:val="001F331B"/>
    <w:rsid w:val="001F4BB4"/>
    <w:rsid w:val="00200719"/>
    <w:rsid w:val="0020091A"/>
    <w:rsid w:val="00202547"/>
    <w:rsid w:val="00223B84"/>
    <w:rsid w:val="00224C78"/>
    <w:rsid w:val="0024068F"/>
    <w:rsid w:val="00247C07"/>
    <w:rsid w:val="00267F00"/>
    <w:rsid w:val="00270342"/>
    <w:rsid w:val="00276796"/>
    <w:rsid w:val="002820C7"/>
    <w:rsid w:val="0029418A"/>
    <w:rsid w:val="002A2261"/>
    <w:rsid w:val="002C233F"/>
    <w:rsid w:val="002C5048"/>
    <w:rsid w:val="002D34B9"/>
    <w:rsid w:val="003252A5"/>
    <w:rsid w:val="003253A3"/>
    <w:rsid w:val="0033212A"/>
    <w:rsid w:val="00336F0F"/>
    <w:rsid w:val="00343691"/>
    <w:rsid w:val="00350723"/>
    <w:rsid w:val="003521EE"/>
    <w:rsid w:val="003768F1"/>
    <w:rsid w:val="003806D0"/>
    <w:rsid w:val="00383CAF"/>
    <w:rsid w:val="00392788"/>
    <w:rsid w:val="003A4DA3"/>
    <w:rsid w:val="003C004B"/>
    <w:rsid w:val="003C2A78"/>
    <w:rsid w:val="003C3157"/>
    <w:rsid w:val="003D0E60"/>
    <w:rsid w:val="003D1A0F"/>
    <w:rsid w:val="003E591B"/>
    <w:rsid w:val="003F209A"/>
    <w:rsid w:val="003F3135"/>
    <w:rsid w:val="00414B0B"/>
    <w:rsid w:val="00423643"/>
    <w:rsid w:val="0044291D"/>
    <w:rsid w:val="00477C5B"/>
    <w:rsid w:val="004B4B11"/>
    <w:rsid w:val="004C4AD2"/>
    <w:rsid w:val="004C6C77"/>
    <w:rsid w:val="004D2239"/>
    <w:rsid w:val="004E5A46"/>
    <w:rsid w:val="004F68EF"/>
    <w:rsid w:val="004F6F18"/>
    <w:rsid w:val="004F79FC"/>
    <w:rsid w:val="005002AE"/>
    <w:rsid w:val="00504E7C"/>
    <w:rsid w:val="00507ED7"/>
    <w:rsid w:val="00510BDC"/>
    <w:rsid w:val="00522CAB"/>
    <w:rsid w:val="00534EAD"/>
    <w:rsid w:val="00536E93"/>
    <w:rsid w:val="00543939"/>
    <w:rsid w:val="00572E05"/>
    <w:rsid w:val="00592232"/>
    <w:rsid w:val="00595E0E"/>
    <w:rsid w:val="005A0764"/>
    <w:rsid w:val="005B1590"/>
    <w:rsid w:val="005B3C00"/>
    <w:rsid w:val="005B617F"/>
    <w:rsid w:val="005E2B12"/>
    <w:rsid w:val="005E7FE5"/>
    <w:rsid w:val="005F14E3"/>
    <w:rsid w:val="005F57F4"/>
    <w:rsid w:val="00603C4A"/>
    <w:rsid w:val="00605DAD"/>
    <w:rsid w:val="00607BD8"/>
    <w:rsid w:val="00610360"/>
    <w:rsid w:val="00613D84"/>
    <w:rsid w:val="00623A1C"/>
    <w:rsid w:val="0062771C"/>
    <w:rsid w:val="00627A1B"/>
    <w:rsid w:val="00627C81"/>
    <w:rsid w:val="00632A26"/>
    <w:rsid w:val="006402B3"/>
    <w:rsid w:val="00650976"/>
    <w:rsid w:val="00650FD3"/>
    <w:rsid w:val="0065549D"/>
    <w:rsid w:val="006736D9"/>
    <w:rsid w:val="006770FA"/>
    <w:rsid w:val="00677218"/>
    <w:rsid w:val="00686B3E"/>
    <w:rsid w:val="00695B9A"/>
    <w:rsid w:val="006B3B5E"/>
    <w:rsid w:val="006C163D"/>
    <w:rsid w:val="006E25B9"/>
    <w:rsid w:val="007113BA"/>
    <w:rsid w:val="00711727"/>
    <w:rsid w:val="0071679E"/>
    <w:rsid w:val="00726403"/>
    <w:rsid w:val="00726B19"/>
    <w:rsid w:val="00732B25"/>
    <w:rsid w:val="0073378C"/>
    <w:rsid w:val="00743B64"/>
    <w:rsid w:val="00753C9C"/>
    <w:rsid w:val="00763383"/>
    <w:rsid w:val="00766496"/>
    <w:rsid w:val="00767262"/>
    <w:rsid w:val="00770FF9"/>
    <w:rsid w:val="0077672A"/>
    <w:rsid w:val="00784921"/>
    <w:rsid w:val="00787A55"/>
    <w:rsid w:val="007A31ED"/>
    <w:rsid w:val="007A5CFE"/>
    <w:rsid w:val="007B299D"/>
    <w:rsid w:val="007D41EC"/>
    <w:rsid w:val="007D6BBF"/>
    <w:rsid w:val="007E4951"/>
    <w:rsid w:val="00802908"/>
    <w:rsid w:val="0080603A"/>
    <w:rsid w:val="00817346"/>
    <w:rsid w:val="00817C10"/>
    <w:rsid w:val="0082005C"/>
    <w:rsid w:val="00820944"/>
    <w:rsid w:val="008219E2"/>
    <w:rsid w:val="00831EAF"/>
    <w:rsid w:val="008644C1"/>
    <w:rsid w:val="00866BCE"/>
    <w:rsid w:val="00866F9A"/>
    <w:rsid w:val="00890504"/>
    <w:rsid w:val="00893C99"/>
    <w:rsid w:val="008A2F7F"/>
    <w:rsid w:val="008A5D64"/>
    <w:rsid w:val="008C0CE7"/>
    <w:rsid w:val="008C1357"/>
    <w:rsid w:val="008C3319"/>
    <w:rsid w:val="008C6D10"/>
    <w:rsid w:val="008D290A"/>
    <w:rsid w:val="008D3BA1"/>
    <w:rsid w:val="008E2D93"/>
    <w:rsid w:val="008F1787"/>
    <w:rsid w:val="008F408F"/>
    <w:rsid w:val="00907311"/>
    <w:rsid w:val="00920CC3"/>
    <w:rsid w:val="009276DD"/>
    <w:rsid w:val="0093127A"/>
    <w:rsid w:val="00937C49"/>
    <w:rsid w:val="00946F84"/>
    <w:rsid w:val="00947761"/>
    <w:rsid w:val="00956438"/>
    <w:rsid w:val="0098431E"/>
    <w:rsid w:val="009968D3"/>
    <w:rsid w:val="009B385C"/>
    <w:rsid w:val="009B5B50"/>
    <w:rsid w:val="009C2898"/>
    <w:rsid w:val="009C51D1"/>
    <w:rsid w:val="009D1E22"/>
    <w:rsid w:val="009E0D36"/>
    <w:rsid w:val="009E3A93"/>
    <w:rsid w:val="009E4495"/>
    <w:rsid w:val="009E76D8"/>
    <w:rsid w:val="009F0ED6"/>
    <w:rsid w:val="009F5490"/>
    <w:rsid w:val="00A01085"/>
    <w:rsid w:val="00A062AE"/>
    <w:rsid w:val="00A07C10"/>
    <w:rsid w:val="00A15C33"/>
    <w:rsid w:val="00A24911"/>
    <w:rsid w:val="00A33E68"/>
    <w:rsid w:val="00A523EC"/>
    <w:rsid w:val="00A7007F"/>
    <w:rsid w:val="00A828A6"/>
    <w:rsid w:val="00A942E1"/>
    <w:rsid w:val="00AA44DC"/>
    <w:rsid w:val="00AA751A"/>
    <w:rsid w:val="00AA7E86"/>
    <w:rsid w:val="00AB4B9B"/>
    <w:rsid w:val="00AC4211"/>
    <w:rsid w:val="00AE2F25"/>
    <w:rsid w:val="00AE3AD4"/>
    <w:rsid w:val="00AE612B"/>
    <w:rsid w:val="00AF3811"/>
    <w:rsid w:val="00AF43EE"/>
    <w:rsid w:val="00B04633"/>
    <w:rsid w:val="00B36FAA"/>
    <w:rsid w:val="00B40195"/>
    <w:rsid w:val="00B42FD2"/>
    <w:rsid w:val="00B45691"/>
    <w:rsid w:val="00B5123C"/>
    <w:rsid w:val="00B54F85"/>
    <w:rsid w:val="00B56E66"/>
    <w:rsid w:val="00B66A3F"/>
    <w:rsid w:val="00B754FA"/>
    <w:rsid w:val="00B97723"/>
    <w:rsid w:val="00BA7124"/>
    <w:rsid w:val="00BB4C58"/>
    <w:rsid w:val="00BC6428"/>
    <w:rsid w:val="00BD5889"/>
    <w:rsid w:val="00BE25D8"/>
    <w:rsid w:val="00BE5192"/>
    <w:rsid w:val="00BF3CCA"/>
    <w:rsid w:val="00BF6A59"/>
    <w:rsid w:val="00C24FC4"/>
    <w:rsid w:val="00C27E0A"/>
    <w:rsid w:val="00C405FA"/>
    <w:rsid w:val="00C50D20"/>
    <w:rsid w:val="00C55112"/>
    <w:rsid w:val="00C55D7A"/>
    <w:rsid w:val="00C57E43"/>
    <w:rsid w:val="00CA08FC"/>
    <w:rsid w:val="00CC5FFB"/>
    <w:rsid w:val="00CC701F"/>
    <w:rsid w:val="00CD5EF3"/>
    <w:rsid w:val="00CE4E8C"/>
    <w:rsid w:val="00CF07BD"/>
    <w:rsid w:val="00CF4AE9"/>
    <w:rsid w:val="00D03501"/>
    <w:rsid w:val="00D06070"/>
    <w:rsid w:val="00D10A5C"/>
    <w:rsid w:val="00D15D9E"/>
    <w:rsid w:val="00D3295E"/>
    <w:rsid w:val="00D33C9A"/>
    <w:rsid w:val="00D41889"/>
    <w:rsid w:val="00D41953"/>
    <w:rsid w:val="00D41D36"/>
    <w:rsid w:val="00D42424"/>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E5FF2"/>
    <w:rsid w:val="00E00497"/>
    <w:rsid w:val="00E23529"/>
    <w:rsid w:val="00E2617F"/>
    <w:rsid w:val="00E27ED8"/>
    <w:rsid w:val="00E36BE8"/>
    <w:rsid w:val="00E508D7"/>
    <w:rsid w:val="00E61CB3"/>
    <w:rsid w:val="00E64382"/>
    <w:rsid w:val="00E674B3"/>
    <w:rsid w:val="00E76970"/>
    <w:rsid w:val="00E76B0E"/>
    <w:rsid w:val="00E9085A"/>
    <w:rsid w:val="00EA749B"/>
    <w:rsid w:val="00EB75F2"/>
    <w:rsid w:val="00EE1674"/>
    <w:rsid w:val="00F03A1D"/>
    <w:rsid w:val="00F13A95"/>
    <w:rsid w:val="00F35D51"/>
    <w:rsid w:val="00F40833"/>
    <w:rsid w:val="00F43562"/>
    <w:rsid w:val="00F4468B"/>
    <w:rsid w:val="00F66DB2"/>
    <w:rsid w:val="00F72C92"/>
    <w:rsid w:val="00F74E8A"/>
    <w:rsid w:val="00F95EC8"/>
    <w:rsid w:val="00FB1344"/>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 w:type="paragraph" w:styleId="Caption">
    <w:name w:val="caption"/>
    <w:basedOn w:val="Normal"/>
    <w:next w:val="Normal"/>
    <w:uiPriority w:val="35"/>
    <w:unhideWhenUsed/>
    <w:qFormat/>
    <w:rsid w:val="00A828A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98</TotalTime>
  <Pages>30</Pages>
  <Words>40164</Words>
  <Characters>228936</Characters>
  <Application>Microsoft Office Word</Application>
  <DocSecurity>0</DocSecurity>
  <Lines>1907</Lines>
  <Paragraphs>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46</cp:revision>
  <dcterms:created xsi:type="dcterms:W3CDTF">2025-07-13T20:29:00Z</dcterms:created>
  <dcterms:modified xsi:type="dcterms:W3CDTF">2025-08-11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fXMc1HI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